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8D56A61" w14:textId="3ACC1584" w:rsidR="00727147" w:rsidRDefault="00E328D8" w:rsidP="00727147">
      <w:pPr>
        <w:spacing w:line="360" w:lineRule="auto"/>
        <w:rPr>
          <w:rFonts w:ascii="Verdana" w:hAnsi="Verdana"/>
          <w:u w:val="single"/>
        </w:rPr>
      </w:pPr>
      <w:commentRangeStart w:id="0"/>
      <w:r w:rsidRPr="00E328D8">
        <w:rPr>
          <w:rFonts w:ascii="Verdana" w:hAnsi="Verdana"/>
          <w:u w:val="single"/>
        </w:rPr>
        <w:t xml:space="preserve">Manuscript </w:t>
      </w:r>
      <w:commentRangeEnd w:id="0"/>
      <w:r w:rsidR="00B14E98">
        <w:rPr>
          <w:rStyle w:val="CommentReference"/>
        </w:rPr>
        <w:commentReference w:id="0"/>
      </w:r>
      <w:r w:rsidR="0047266F">
        <w:rPr>
          <w:rFonts w:ascii="Verdana" w:hAnsi="Verdana"/>
          <w:u w:val="single"/>
        </w:rPr>
        <w:t>B</w:t>
      </w:r>
      <w:r w:rsidRPr="00E328D8">
        <w:rPr>
          <w:rFonts w:ascii="Verdana" w:hAnsi="Verdana"/>
          <w:u w:val="single"/>
        </w:rPr>
        <w:t>ody</w:t>
      </w:r>
    </w:p>
    <w:p w14:paraId="6031ABE9" w14:textId="5CB0BEC7" w:rsidR="00E331E2" w:rsidRPr="00E331E2" w:rsidRDefault="006122A0" w:rsidP="00D5126D">
      <w:pPr>
        <w:spacing w:line="360" w:lineRule="auto"/>
        <w:rPr>
          <w:rFonts w:ascii="Verdana" w:hAnsi="Verdana"/>
          <w:u w:val="single"/>
        </w:rPr>
      </w:pPr>
      <w:r>
        <w:rPr>
          <w:rFonts w:ascii="Verdana" w:hAnsi="Verdana"/>
          <w:u w:val="single"/>
        </w:rPr>
        <w:t xml:space="preserve">1 </w:t>
      </w:r>
      <w:r w:rsidR="00E331E2" w:rsidRPr="00E331E2">
        <w:rPr>
          <w:rFonts w:ascii="Verdana" w:hAnsi="Verdana"/>
          <w:u w:val="single"/>
        </w:rPr>
        <w:t>Introduction</w:t>
      </w:r>
    </w:p>
    <w:p w14:paraId="296CB924" w14:textId="1FD3A8B1" w:rsidR="00AD09F2" w:rsidRDefault="008E141D" w:rsidP="00662A7A">
      <w:pPr>
        <w:spacing w:line="360" w:lineRule="auto"/>
        <w:jc w:val="both"/>
        <w:rPr>
          <w:rFonts w:ascii="Verdana" w:hAnsi="Verdana"/>
        </w:rPr>
      </w:pPr>
      <w:r>
        <w:rPr>
          <w:rFonts w:ascii="Verdana" w:hAnsi="Verdana"/>
        </w:rPr>
        <w:t xml:space="preserve">Studying the </w:t>
      </w:r>
      <w:r w:rsidR="00662A91">
        <w:rPr>
          <w:rFonts w:ascii="Verdana" w:hAnsi="Verdana"/>
        </w:rPr>
        <w:t>relative motion between the femur and tibia during knee joint movement</w:t>
      </w:r>
      <w:r w:rsidR="00747AC0">
        <w:rPr>
          <w:rFonts w:ascii="Verdana" w:hAnsi="Verdana"/>
        </w:rPr>
        <w:t xml:space="preserve"> is </w:t>
      </w:r>
      <w:r>
        <w:rPr>
          <w:rFonts w:ascii="Verdana" w:hAnsi="Verdana"/>
        </w:rPr>
        <w:t xml:space="preserve">essential </w:t>
      </w:r>
      <w:commentRangeStart w:id="1"/>
      <w:r w:rsidR="00747AC0">
        <w:rPr>
          <w:rFonts w:ascii="Verdana" w:hAnsi="Verdana"/>
        </w:rPr>
        <w:t>for understanding normal knee function</w:t>
      </w:r>
      <w:r w:rsidR="00953E93">
        <w:rPr>
          <w:rFonts w:ascii="Verdana" w:hAnsi="Verdana"/>
        </w:rPr>
        <w:t xml:space="preserve">, </w:t>
      </w:r>
      <w:r>
        <w:rPr>
          <w:rFonts w:ascii="Verdana" w:hAnsi="Verdana"/>
        </w:rPr>
        <w:t xml:space="preserve">diagnosing </w:t>
      </w:r>
      <w:r w:rsidR="00747AC0">
        <w:rPr>
          <w:rFonts w:ascii="Verdana" w:hAnsi="Verdana"/>
        </w:rPr>
        <w:t>pathological conditions</w:t>
      </w:r>
      <w:r w:rsidR="00953E93">
        <w:rPr>
          <w:rFonts w:ascii="Verdana" w:hAnsi="Verdana"/>
        </w:rPr>
        <w:t>, and improving prosthetic design</w:t>
      </w:r>
      <w:r w:rsidR="00C24D33">
        <w:rPr>
          <w:rFonts w:ascii="Verdana" w:hAnsi="Verdana"/>
        </w:rPr>
        <w:t xml:space="preserve"> (</w:t>
      </w:r>
      <w:r w:rsidR="00C24D33" w:rsidRPr="00C24D33">
        <w:rPr>
          <w:rFonts w:ascii="Verdana" w:hAnsi="Verdana"/>
        </w:rPr>
        <w:t>optimizing surgical techniques for ligament reconstruction, developing rehabilitation protocols, and evaluating treatment outcomes</w:t>
      </w:r>
      <w:r w:rsidR="00C24D33">
        <w:rPr>
          <w:rFonts w:ascii="Verdana" w:hAnsi="Verdana"/>
        </w:rPr>
        <w:t>)</w:t>
      </w:r>
      <w:r w:rsidR="00285EAC">
        <w:rPr>
          <w:rFonts w:ascii="Verdana" w:hAnsi="Verdana"/>
        </w:rPr>
        <w:t xml:space="preserve"> </w:t>
      </w:r>
      <w:commentRangeEnd w:id="1"/>
      <w:r w:rsidR="00A046BF">
        <w:rPr>
          <w:rStyle w:val="CommentReference"/>
        </w:rPr>
        <w:commentReference w:id="1"/>
      </w:r>
      <w:r w:rsidR="00285EAC">
        <w:rPr>
          <w:rFonts w:ascii="Verdana" w:hAnsi="Verdana"/>
        </w:rPr>
        <w:fldChar w:fldCharType="begin"/>
      </w:r>
      <w:r w:rsidR="00DB5B4D">
        <w:rPr>
          <w:rFonts w:ascii="Verdana" w:hAnsi="Verdana"/>
        </w:rPr>
        <w:instrText xml:space="preserve"> ADDIN ZOTERO_ITEM CSL_CITATION {"citationID":"J44LBD7M","properties":{"formattedCitation":"[1]","plainCitation":"[1]","noteIndex":0},"citationItems":[{"id":374,"uris":["http://zotero.org/users/13606484/items/AMMR7DX5"],"itemData":{"id":374,"type":"article-journal","container-title":"Journal of Biomechanics","DOI":"10.1016/j.jbiomech.2022.111306","ISSN":"00219290","journalAbbreviation":"Journal of Biomechanics","language":"en","page":"111306","source":"DOI.org (Crossref)","title":"Interpretation of natural tibio-femoral kinematics critically depends upon the kinematic analysis approach: A survey and comparison of methodologies","title-short":"Interpretation of natural tibio-femoral kinematics critically depends upon the kinematic analysis approach","volume":"144","author":[{"family":"Postolka","given":"Barbara"},{"family":"Taylor","given":"William R."},{"family":"Dätwyler","given":"Katrin"},{"family":"Heller","given":"Markus O."},{"family":"List","given":"Renate"},{"family":"Schütz","given":"Pascal"}],"issued":{"date-parts":[["2022",11]]}}}],"schema":"https://github.com/citation-style-language/schema/raw/master/csl-citation.json"} </w:instrText>
      </w:r>
      <w:r w:rsidR="00285EAC">
        <w:rPr>
          <w:rFonts w:ascii="Verdana" w:hAnsi="Verdana"/>
        </w:rPr>
        <w:fldChar w:fldCharType="separate"/>
      </w:r>
      <w:r w:rsidR="00285EAC" w:rsidRPr="00285EAC">
        <w:rPr>
          <w:rFonts w:ascii="Verdana" w:hAnsi="Verdana"/>
        </w:rPr>
        <w:t>[1]</w:t>
      </w:r>
      <w:r w:rsidR="00285EAC">
        <w:rPr>
          <w:rFonts w:ascii="Verdana" w:hAnsi="Verdana"/>
        </w:rPr>
        <w:fldChar w:fldCharType="end"/>
      </w:r>
      <w:r w:rsidR="00662A91">
        <w:rPr>
          <w:rFonts w:ascii="Verdana" w:hAnsi="Verdana"/>
        </w:rPr>
        <w:t>.</w:t>
      </w:r>
      <w:r w:rsidR="00747AC0">
        <w:rPr>
          <w:rFonts w:ascii="Verdana" w:hAnsi="Verdana"/>
        </w:rPr>
        <w:t xml:space="preserve"> </w:t>
      </w:r>
      <w:commentRangeStart w:id="2"/>
      <w:r w:rsidR="00747AC0">
        <w:rPr>
          <w:rFonts w:ascii="Verdana" w:hAnsi="Verdana"/>
        </w:rPr>
        <w:t xml:space="preserve">Accurate assessment of </w:t>
      </w:r>
      <w:proofErr w:type="spellStart"/>
      <w:r w:rsidR="008C5609">
        <w:rPr>
          <w:rFonts w:ascii="Verdana" w:hAnsi="Verdana"/>
        </w:rPr>
        <w:t>osteokinematics</w:t>
      </w:r>
      <w:proofErr w:type="spellEnd"/>
      <w:r w:rsidR="00747AC0">
        <w:rPr>
          <w:rFonts w:ascii="Verdana" w:hAnsi="Verdana"/>
        </w:rPr>
        <w:t xml:space="preserve"> </w:t>
      </w:r>
      <w:commentRangeEnd w:id="2"/>
      <w:r>
        <w:rPr>
          <w:rStyle w:val="CommentReference"/>
        </w:rPr>
        <w:commentReference w:id="2"/>
      </w:r>
      <w:r>
        <w:rPr>
          <w:rFonts w:ascii="Verdana" w:hAnsi="Verdana"/>
        </w:rPr>
        <w:t xml:space="preserve">aids in </w:t>
      </w:r>
      <w:r w:rsidR="00747AC0">
        <w:rPr>
          <w:rFonts w:ascii="Verdana" w:hAnsi="Verdana"/>
        </w:rPr>
        <w:t>diagnosi</w:t>
      </w:r>
      <w:r>
        <w:rPr>
          <w:rFonts w:ascii="Verdana" w:hAnsi="Verdana"/>
        </w:rPr>
        <w:t>ng</w:t>
      </w:r>
      <w:r w:rsidR="00747AC0">
        <w:rPr>
          <w:rFonts w:ascii="Verdana" w:hAnsi="Verdana"/>
        </w:rPr>
        <w:t xml:space="preserve"> and treat</w:t>
      </w:r>
      <w:r>
        <w:rPr>
          <w:rFonts w:ascii="Verdana" w:hAnsi="Verdana"/>
        </w:rPr>
        <w:t>ing</w:t>
      </w:r>
      <w:r w:rsidR="00747AC0">
        <w:rPr>
          <w:rFonts w:ascii="Verdana" w:hAnsi="Verdana"/>
        </w:rPr>
        <w:t xml:space="preserve"> various knee disorders</w:t>
      </w:r>
      <w:r w:rsidR="00856384">
        <w:rPr>
          <w:rFonts w:ascii="Verdana" w:hAnsi="Verdana"/>
        </w:rPr>
        <w:t xml:space="preserve"> involving altered joint biomechanics</w:t>
      </w:r>
      <w:r w:rsidR="00747AC0">
        <w:rPr>
          <w:rFonts w:ascii="Verdana" w:hAnsi="Verdana"/>
        </w:rPr>
        <w:t>, including ligament injuries</w:t>
      </w:r>
      <w:r w:rsidR="0014589B">
        <w:rPr>
          <w:rFonts w:ascii="Verdana" w:hAnsi="Verdana"/>
        </w:rPr>
        <w:t xml:space="preserve"> which can lead to altered gait mechanics and cartilage degradation </w:t>
      </w:r>
      <w:r w:rsidR="0014589B">
        <w:rPr>
          <w:rFonts w:ascii="Verdana" w:hAnsi="Verdana"/>
        </w:rPr>
        <w:fldChar w:fldCharType="begin"/>
      </w:r>
      <w:r w:rsidR="0014589B">
        <w:rPr>
          <w:rFonts w:ascii="Verdana" w:hAnsi="Verdana"/>
        </w:rPr>
        <w:instrText xml:space="preserve"> ADDIN ZOTERO_ITEM CSL_CITATION {"citationID":"P43VC5EU","properties":{"formattedCitation":"[2]","plainCitation":"[2]","noteIndex":0},"citationItems":[{"id":398,"uris":["http://zotero.org/users/13606484/items/GAS73QRT"],"itemData":{"id":398,"type":"article-journal","abstract":"The response of healthy and diseased cartilage of the knee to the mechanics of walking is examined, with the goal of providing insight into the relationship between the kinematics and kinetics of the knee during walking and the maintenance of cartilage health. The combination of information from three-dimensional thickness models of cartilage derived from magnetic resonance imaging and the analysis of the interaction between load at the knee and kinematic changes during walking associated with loss of the anterior cruciate ligament demonstrated the importance of considering walking mechanics as an important factor in the initiation and progression of osteoarthritis. In particular, this material suggests that knee cartilage becomes conditioned to loading and to the large number of repetitive cycles of loading that occur during walking and that healthy cartilage homeostasis is maintained as long as there are no changes to the normal patterns of locomotion, the structure of the knee joint, or cartilage biology. Thus, there is the potential for a degenerative pathway to be initiated when a condition such as anterior cruciate ligament injury causes the repetitive loading during walking to shift to a new location. The sensitivity of cartilage to the kinematic changes is illustrated with the anterior cruciate ligament-deficient knee and the regional variations in cartilage morphology. The material presented here supports the conclusion that individual variations in the range of loading and kinematics at the knee during walking can have a profound influence on the initiation and progression of osteoarthritis of the knee.","container-title":"The Journal of Bone and Joint Surgery. American Volume","DOI":"10.2106/JBJS.H.01408","ISSN":"1535-1386","issue":"Suppl 1","journalAbbreviation":"J Bone Joint Surg Am","language":"eng","note":"PMID: 19182033\nPMCID: PMC2663350","page":"95-101","source":"PubMed","title":"Gait mechanics influence healthy cartilage morphology and osteoarthritis of the knee","volume":"91 Suppl 1","author":[{"family":"Andriacchi","given":"Thomas P."},{"family":"Koo","given":"Seungbum"},{"family":"Scanlan","given":"Sean F."}],"issued":{"date-parts":[["2009",2]]}}}],"schema":"https://github.com/citation-style-language/schema/raw/master/csl-citation.json"} </w:instrText>
      </w:r>
      <w:r w:rsidR="0014589B">
        <w:rPr>
          <w:rFonts w:ascii="Verdana" w:hAnsi="Verdana"/>
        </w:rPr>
        <w:fldChar w:fldCharType="separate"/>
      </w:r>
      <w:r w:rsidR="0014589B" w:rsidRPr="0014589B">
        <w:rPr>
          <w:rFonts w:ascii="Verdana" w:hAnsi="Verdana"/>
        </w:rPr>
        <w:t>[2]</w:t>
      </w:r>
      <w:r w:rsidR="0014589B">
        <w:rPr>
          <w:rFonts w:ascii="Verdana" w:hAnsi="Verdana"/>
        </w:rPr>
        <w:fldChar w:fldCharType="end"/>
      </w:r>
      <w:r w:rsidR="0014589B">
        <w:rPr>
          <w:rFonts w:ascii="Verdana" w:hAnsi="Verdana"/>
        </w:rPr>
        <w:t xml:space="preserve">, post-traumatic osteoarthritis, </w:t>
      </w:r>
      <w:r w:rsidR="0080495F">
        <w:rPr>
          <w:rFonts w:ascii="Verdana" w:hAnsi="Verdana"/>
        </w:rPr>
        <w:t xml:space="preserve">and </w:t>
      </w:r>
      <w:r w:rsidR="0014589B">
        <w:rPr>
          <w:rFonts w:ascii="Verdana" w:hAnsi="Verdana"/>
        </w:rPr>
        <w:t>joint instability syndromes</w:t>
      </w:r>
      <w:r w:rsidR="00A046BF">
        <w:rPr>
          <w:rFonts w:ascii="Verdana" w:hAnsi="Verdana"/>
        </w:rPr>
        <w:t xml:space="preserve"> </w:t>
      </w:r>
      <w:r w:rsidR="00FB3112">
        <w:rPr>
          <w:rFonts w:ascii="Verdana" w:hAnsi="Verdana"/>
        </w:rPr>
        <w:fldChar w:fldCharType="begin"/>
      </w:r>
      <w:r w:rsidR="0014589B">
        <w:rPr>
          <w:rFonts w:ascii="Verdana" w:hAnsi="Verdana"/>
        </w:rPr>
        <w:instrText xml:space="preserve"> ADDIN ZOTERO_ITEM CSL_CITATION {"citationID":"uOQdMhmj","properties":{"formattedCitation":"[3\\uc0\\u8211{}5]","plainCitation":"[3–5]","noteIndex":0},"citationItems":[{"id":334,"uris":["http://zotero.org/users/13606484/items/UD6EBCPV"],"itemData":{"id":334,"type":"article-journal","container-title":"Journal of Biomechanics","DOI":"10.1016/S0021-9290(01)00036-7","ISSN":"00219290","issue":"7","journalAbbreviation":"Journal of Biomechanics","language":"en","license":"https://www.elsevier.com/tdm/userlicense/1.0/","page":"907-915","source":"DOI.org (Crossref)","title":"Gait characteristics of patients with knee osteoarthritis","volume":"34","author":[{"family":"Kaufman","given":"Kenton R"},{"family":"Hughes","given":"Christine"},{"family":"Morrey","given":"Bernard F"},{"family":"Morrey","given":"Michael"},{"family":"An","given":"Kai-Nan"}],"issued":{"date-parts":[["2001",7]]}}},{"id":335,"uris":["http://zotero.org/users/13606484/items/WCMJD8AZ"],"itemData":{"id":335,"type":"article-journal","abstract":"Abstract\n            Mechanical factors have been implicated in the progression of knee osteoarthritis (OA). Understanding how these factors change as the condition progresses would elucidate their role and help in developing interventions that could delay the progress of knee OA. In this cross</w:instrText>
      </w:r>
      <w:r w:rsidR="0014589B">
        <w:rPr>
          <w:rFonts w:ascii="Cambria Math" w:hAnsi="Cambria Math" w:cs="Cambria Math"/>
        </w:rPr>
        <w:instrText>‐</w:instrText>
      </w:r>
      <w:r w:rsidR="0014589B">
        <w:rPr>
          <w:rFonts w:ascii="Verdana" w:hAnsi="Verdana"/>
        </w:rPr>
        <w:instrText>sectional study, we identified kinematic and kinetic variables at the hip, knee, and ankle joints that change between three clinically distinct levels of knee OA disease severity: asymptomatic, moderate OA, and severe OA. The severity level was based on a combined radiographic/symptomatic clinical decision for treatment with (severe) or without (moderate) total knee replacement surgery. Gait variables that changed between groups were categorized as: those that differed between the asymptomatic group and both OA groups, those that differed between the asymptomatic group and the severe OA group only, or those that changed progressively, that is, the asymptomatic differed from the moderate OA, and the moderate OA differed from the severe OA group. Changes seen in both OA subject groups compared to asymptomatic included increased mid</w:instrText>
      </w:r>
      <w:r w:rsidR="0014589B">
        <w:rPr>
          <w:rFonts w:ascii="Cambria Math" w:hAnsi="Cambria Math" w:cs="Cambria Math"/>
        </w:rPr>
        <w:instrText>‐</w:instrText>
      </w:r>
      <w:r w:rsidR="0014589B">
        <w:rPr>
          <w:rFonts w:ascii="Verdana" w:hAnsi="Verdana"/>
        </w:rPr>
        <w:instrText xml:space="preserve">stance knee adduction moments, decreased peak knee flexion moments, decreased peak hip adduction moments, and decreased peak hip extension moments. Changes found only in the severe knee OA group included multiple kinematic and kinetic differences at the hip, knee, and ankle joints. Gait differences that progressed with OA severity included decreased stance phase knee flexion angles, decreased early stance knee extension moments, decreased peak stance phase hip internal rotation moments, and decreased peak ankle dorsiflexion moments. © 2007 Orthopaedic Research Society. Published by Wiley Periodicals, Inc. J Orthop Res 26:332–341, 2008","container-title":"Journal of Orthopaedic Research","DOI":"10.1002/jor.20496","ISSN":"0736-0266, 1554-527X","issue":"3","journalAbbreviation":"Journal Orthopaedic Research","language":"en","page":"332-341","source":"DOI.org (Crossref)","title":"Biomechanical changes at the hip, knee, and ankle joints during gait are associated with knee osteoarthritis severity","volume":"26","author":[{"family":"Astephen","given":"Janie L."},{"family":"Deluzio","given":"Kevin J."},{"family":"Caldwell","given":"Graham E."},{"family":"Dunbar","given":"Michael J."}],"issued":{"date-parts":[["2008",3]]}}},{"id":51,"uris":["http://zotero.org/users/13606484/items/H3RBHS6B"],"itemData":{"id":51,"type":"article-journal","container-title":"Operative Techniques in Sports Medicine","DOI":"10.1053/j.otsm.2008.10.005","ISSN":"10601872","issue":"3","journalAbbreviation":"Operative Techniques in Sports Medicine","language":"en","license":"https://www.elsevier.com/tdm/userlicense/1.0/","page":"116-118","source":"DOI.org (Crossref)","title":"The Kinematic Basis of Anterior Cruciate Ligament Reconstruction","volume":"16","author":[{"family":"Tashman","given":"Scott"},{"family":"Kopf","given":"Sebastian"},{"family":"Fu","given":"Freddie H."}],"issued":{"date-parts":[["2008",7]]}}}],"schema":"https://github.com/citation-style-language/schema/raw/master/csl-citation.json"} </w:instrText>
      </w:r>
      <w:r w:rsidR="00FB3112">
        <w:rPr>
          <w:rFonts w:ascii="Verdana" w:hAnsi="Verdana"/>
        </w:rPr>
        <w:fldChar w:fldCharType="separate"/>
      </w:r>
      <w:r w:rsidR="0014589B" w:rsidRPr="0014589B">
        <w:rPr>
          <w:rFonts w:ascii="Verdana" w:hAnsi="Verdana" w:cs="Times New Roman"/>
          <w:kern w:val="0"/>
        </w:rPr>
        <w:t>[3–5]</w:t>
      </w:r>
      <w:r w:rsidR="00FB3112">
        <w:rPr>
          <w:rFonts w:ascii="Verdana" w:hAnsi="Verdana"/>
        </w:rPr>
        <w:fldChar w:fldCharType="end"/>
      </w:r>
      <w:r w:rsidR="0014589B">
        <w:rPr>
          <w:rFonts w:ascii="Verdana" w:hAnsi="Verdana"/>
        </w:rPr>
        <w:t>.</w:t>
      </w:r>
      <w:r w:rsidR="00A046BF">
        <w:rPr>
          <w:rFonts w:ascii="Verdana" w:hAnsi="Verdana"/>
        </w:rPr>
        <w:t xml:space="preserve"> </w:t>
      </w:r>
      <w:r w:rsidR="0014589B">
        <w:rPr>
          <w:rFonts w:ascii="Verdana" w:hAnsi="Verdana"/>
        </w:rPr>
        <w:t>These conditions often result</w:t>
      </w:r>
      <w:r w:rsidR="0014589B">
        <w:rPr>
          <w:rStyle w:val="CommentReference"/>
        </w:rPr>
        <w:t xml:space="preserve"> </w:t>
      </w:r>
      <w:r w:rsidR="00856384">
        <w:rPr>
          <w:rFonts w:ascii="Verdana" w:hAnsi="Verdana"/>
        </w:rPr>
        <w:t>from</w:t>
      </w:r>
      <w:r w:rsidR="00A046BF">
        <w:rPr>
          <w:rFonts w:ascii="Verdana" w:hAnsi="Verdana"/>
        </w:rPr>
        <w:t xml:space="preserve"> joint malalignment, increased joint laxity</w:t>
      </w:r>
      <w:r w:rsidR="00856384">
        <w:rPr>
          <w:rFonts w:ascii="Verdana" w:hAnsi="Verdana"/>
        </w:rPr>
        <w:t xml:space="preserve"> </w:t>
      </w:r>
      <w:r w:rsidR="0014589B">
        <w:rPr>
          <w:rFonts w:ascii="Verdana" w:hAnsi="Verdana"/>
        </w:rPr>
        <w:t>[citation]</w:t>
      </w:r>
      <w:r w:rsidR="00A046BF">
        <w:rPr>
          <w:rFonts w:ascii="Verdana" w:hAnsi="Verdana"/>
        </w:rPr>
        <w:t>and</w:t>
      </w:r>
      <w:r w:rsidR="0014589B">
        <w:rPr>
          <w:rFonts w:ascii="Verdana" w:hAnsi="Verdana"/>
        </w:rPr>
        <w:t xml:space="preserve"> altered</w:t>
      </w:r>
      <w:r w:rsidR="00A046BF">
        <w:rPr>
          <w:rFonts w:ascii="Verdana" w:hAnsi="Verdana"/>
        </w:rPr>
        <w:t xml:space="preserve"> congruency of articulating surfaces</w:t>
      </w:r>
      <w:r w:rsidR="0014589B">
        <w:rPr>
          <w:rFonts w:ascii="Verdana" w:hAnsi="Verdana"/>
        </w:rPr>
        <w:t xml:space="preserve"> </w:t>
      </w:r>
      <w:r w:rsidR="00FB3112">
        <w:rPr>
          <w:rFonts w:ascii="Verdana" w:hAnsi="Verdana"/>
        </w:rPr>
        <w:fldChar w:fldCharType="begin"/>
      </w:r>
      <w:r w:rsidR="00DB5B4D">
        <w:rPr>
          <w:rFonts w:ascii="Verdana" w:hAnsi="Verdana"/>
        </w:rPr>
        <w:instrText xml:space="preserve"> ADDIN ZOTERO_ITEM CSL_CITATION {"citationID":"dmB3LTRH","properties":{"formattedCitation":"[6]","plainCitation":"[6]","noteIndex":0},"citationItems":[{"id":337,"uris":["http://zotero.org/users/13606484/items/UKP6CFJA"],"itemData":{"id":337,"type":"article-journal","abstract":"Background\n              It is possible that gait abnormalities may play a role in the pathogenesis of meniscal or chondral injury as well as osteoarthritis of the knee in patients with anterior cruciate ligament deficiency.\n            \n            \n              Hypothesis\n              The three-dimensional kinematics of anterior cruciate ligament-deficient knees are changed even during low-stress activities, such as walking, but can be restored by reconstruction.\n            \n            \n              Study Design\n              Case control study.\n            \n            \n              Methods\n              Using a three-dimensional optoelectronic gait analysis system, we examined 13 patients with anterior cruciate ligament-deficient knees, 21 patients with anterior cruciate ligament-reconstructed knees, and 10 control subjects with uninjured knees during walking.\n            \n            \n              Results\n              Normal patterns of knee flexion-extension, abduction-adduction, and internal-external rotation during the gait cycle were maintained by all subjects. A significant difference in tibial rotation angle during the initial swing phase was found in anterior cruciate ligament-deficient knees compared with reconstructed and control knees. The patients with anterior cruciate ligament-deficient knees rotated the tibia internally during the initial swing phase, whereas the others rotated externally.\n            \n            \n              Conclusions\n              Patients with anterior cruciate ligament-deficient knees experienced repeated episodes of rotational instability during walking, whereas patients with reconstruction experienced tibial rotation that is closer to normal.\n            \n            \n              Clinical Relevance\n              Repeated episodes of knee rotational instability may play a role in the development of pathologic knee conditions.","container-title":"The American Journal of Sports Medicine","DOI":"10.1177/03635465030310012401","ISSN":"0363-5465, 1552-3365","issue":"1","journalAbbreviation":"Am J Sports Med","language":"en","license":"http://journals.sagepub.com/page/policies/text-and-data-mining-license","page":"75-79","source":"DOI.org (Crossref)","title":"Three-Dimensional Tibiofemoral Kinematics of the Anterior Cruciate Ligament-Deficient and Reconstructed Knee during Walking","volume":"31","author":[{"family":"Georgoulis","given":"Anastasios D."},{"family":"Papadonikolakis","given":"Anastasios"},{"family":"Papageorgiou","given":"Christos D."},{"family":"Mitsou","given":"Argyris"},{"family":"Stergiou","given":"Nicholas"}],"issued":{"date-parts":[["2003",1]]}}}],"schema":"https://github.com/citation-style-language/schema/raw/master/csl-citation.json"} </w:instrText>
      </w:r>
      <w:r w:rsidR="00FB3112">
        <w:rPr>
          <w:rFonts w:ascii="Verdana" w:hAnsi="Verdana"/>
        </w:rPr>
        <w:fldChar w:fldCharType="separate"/>
      </w:r>
      <w:r w:rsidR="00DB5B4D" w:rsidRPr="00DB5B4D">
        <w:rPr>
          <w:rFonts w:ascii="Verdana" w:hAnsi="Verdana"/>
        </w:rPr>
        <w:t>[6]</w:t>
      </w:r>
      <w:r w:rsidR="00FB3112">
        <w:rPr>
          <w:rFonts w:ascii="Verdana" w:hAnsi="Verdana"/>
        </w:rPr>
        <w:fldChar w:fldCharType="end"/>
      </w:r>
      <w:r w:rsidR="0014589B">
        <w:rPr>
          <w:rFonts w:ascii="Verdana" w:hAnsi="Verdana"/>
        </w:rPr>
        <w:t xml:space="preserve">, </w:t>
      </w:r>
      <w:r w:rsidR="0014589B" w:rsidRPr="0014589B">
        <w:rPr>
          <w:rFonts w:ascii="Verdana" w:hAnsi="Verdana"/>
        </w:rPr>
        <w:t>which can all be better understood through detailed analysis of bone motion patterns</w:t>
      </w:r>
      <w:r w:rsidR="0014589B">
        <w:rPr>
          <w:rFonts w:ascii="Verdana" w:hAnsi="Verdana"/>
        </w:rPr>
        <w:t xml:space="preserve">. </w:t>
      </w:r>
      <w:r w:rsidR="00D74FC0">
        <w:rPr>
          <w:rFonts w:ascii="Verdana" w:hAnsi="Verdana"/>
        </w:rPr>
        <w:t xml:space="preserve"> </w:t>
      </w:r>
      <w:r w:rsidR="00514353">
        <w:rPr>
          <w:rFonts w:ascii="Verdana" w:hAnsi="Verdana"/>
        </w:rPr>
        <w:t xml:space="preserve"> </w:t>
      </w:r>
    </w:p>
    <w:p w14:paraId="274D99D2" w14:textId="0CD2F93F" w:rsidR="00E331E2" w:rsidRDefault="00D86A65" w:rsidP="00662A7A">
      <w:pPr>
        <w:spacing w:line="360" w:lineRule="auto"/>
        <w:jc w:val="both"/>
        <w:rPr>
          <w:rFonts w:ascii="Verdana" w:hAnsi="Verdana"/>
        </w:rPr>
      </w:pPr>
      <w:r w:rsidRPr="00D86A65">
        <w:rPr>
          <w:rFonts w:ascii="Verdana" w:hAnsi="Verdana"/>
        </w:rPr>
        <w:t xml:space="preserve">Over time, these biomechanical </w:t>
      </w:r>
      <w:r w:rsidR="003547DB">
        <w:rPr>
          <w:rFonts w:ascii="Verdana" w:hAnsi="Verdana"/>
        </w:rPr>
        <w:t>alterations</w:t>
      </w:r>
      <w:r w:rsidR="003547DB" w:rsidRPr="00D86A65">
        <w:rPr>
          <w:rFonts w:ascii="Verdana" w:hAnsi="Verdana"/>
        </w:rPr>
        <w:t xml:space="preserve"> </w:t>
      </w:r>
      <w:r w:rsidRPr="00D86A65">
        <w:rPr>
          <w:rFonts w:ascii="Verdana" w:hAnsi="Verdana"/>
        </w:rPr>
        <w:t xml:space="preserve">may </w:t>
      </w:r>
      <w:commentRangeStart w:id="3"/>
      <w:r w:rsidRPr="00D86A65">
        <w:rPr>
          <w:rFonts w:ascii="Verdana" w:hAnsi="Verdana"/>
        </w:rPr>
        <w:t xml:space="preserve">contribute to </w:t>
      </w:r>
      <w:r w:rsidR="003547DB">
        <w:rPr>
          <w:rFonts w:ascii="Verdana" w:hAnsi="Verdana"/>
        </w:rPr>
        <w:t xml:space="preserve">the development of symptoms and structural joint degradation… </w:t>
      </w:r>
      <w:r w:rsidRPr="00EA67A5">
        <w:rPr>
          <w:rFonts w:ascii="Verdana" w:hAnsi="Verdana"/>
          <w:strike/>
        </w:rPr>
        <w:t>the development and progression of osteoarthritis</w:t>
      </w:r>
      <w:r w:rsidR="00747AC0" w:rsidRPr="00EA67A5">
        <w:rPr>
          <w:rFonts w:ascii="Verdana" w:hAnsi="Verdana"/>
          <w:strike/>
        </w:rPr>
        <w:t xml:space="preserve">, one of the most common joint disorders affecting a significant portion of the global population </w:t>
      </w:r>
      <w:r w:rsidR="00FB3112" w:rsidRPr="00EA67A5">
        <w:rPr>
          <w:rFonts w:ascii="Verdana" w:hAnsi="Verdana"/>
          <w:strike/>
        </w:rPr>
        <w:fldChar w:fldCharType="begin"/>
      </w:r>
      <w:r w:rsidR="00DB5B4D">
        <w:rPr>
          <w:rFonts w:ascii="Verdana" w:hAnsi="Verdana"/>
          <w:strike/>
        </w:rPr>
        <w:instrText xml:space="preserve"> ADDIN ZOTERO_ITEM CSL_CITATION {"citationID":"8sKiETHB","properties":{"formattedCitation":"[7]","plainCitation":"[7]","noteIndex":0},"citationItems":[{"id":52,"uris":["http://zotero.org/users/13606484/items/44NUWRNI"],"itemData":{"id":52,"type":"article-journal","abstract":"PURPOSE OF REVIEW: This review examines recent in-vivo studies of ambulation and discusses the fundamental role of mechanics of ambulation in the initiation and progression of osteoarthritis at the knee.\nRECENT FINDINGS: Recent studies have supported earlier findings that a high adduction moment at the knee during ambulation was most frequently reported to influence the progression of medial compartment osteoarthritis. In contrast to previous findings in patients with osteoarthritis, recent work on healthy subjects reports that cartilage thickness increases with high ambulatory loads. Kinematic changes were associated with the initiation of osteoarthritis. Recent studies of subjects with high risk factors for knee osteoarthritis (obesity and anterior cruciate ligament injury) reported a relationship between kinematic changes during ambulation and the initiation of osteoarthritis at the knee. This review also contrasts the relative influence on osteoarthritis of knee mechanics measured during ambulatory and nonambulatory activities.\nSUMMARY: The initiation of osteoarthritis occurs when healthy cartilage experiences some condition (traumatic or chronic) that causes kinematic changes during ambulation at the knee to shift the load-bearing contact location of the joint to a region not conditioned to the new loading. The rate of progression of osteoarthritis is associated with increased load during ambulation.","container-title":"Current Opinion in Rheumatology","DOI":"10.1097/01.bor.0000240365.16842.4e","ISSN":"1040-8711","issue":"5","journalAbbreviation":"Curr Opin Rheumatol","language":"eng","note":"PMID: 16896293","page":"514-518","source":"PubMed","title":"The role of ambulatory mechanics in the initiation and progression of knee osteoarthritis","volume":"18","author":[{"family":"Andriacchi","given":"Thomas P."},{"family":"Mündermann","given":"Annegret"}],"issued":{"date-parts":[["2006",9]]}}}],"schema":"https://github.com/citation-style-language/schema/raw/master/csl-citation.json"} </w:instrText>
      </w:r>
      <w:r w:rsidR="00FB3112" w:rsidRPr="00EA67A5">
        <w:rPr>
          <w:rFonts w:ascii="Verdana" w:hAnsi="Verdana"/>
          <w:strike/>
        </w:rPr>
        <w:fldChar w:fldCharType="separate"/>
      </w:r>
      <w:r w:rsidR="00DB5B4D" w:rsidRPr="00DB5B4D">
        <w:rPr>
          <w:rFonts w:ascii="Verdana" w:hAnsi="Verdana"/>
        </w:rPr>
        <w:t>[7]</w:t>
      </w:r>
      <w:r w:rsidR="00FB3112" w:rsidRPr="00EA67A5">
        <w:rPr>
          <w:rFonts w:ascii="Verdana" w:hAnsi="Verdana"/>
          <w:strike/>
        </w:rPr>
        <w:fldChar w:fldCharType="end"/>
      </w:r>
      <w:r w:rsidR="00747AC0" w:rsidRPr="00EA67A5">
        <w:rPr>
          <w:rFonts w:ascii="Verdana" w:hAnsi="Verdana"/>
          <w:strike/>
        </w:rPr>
        <w:t>.</w:t>
      </w:r>
      <w:commentRangeEnd w:id="3"/>
      <w:r w:rsidR="003547DB" w:rsidRPr="003547DB">
        <w:rPr>
          <w:rStyle w:val="CommentReference"/>
          <w:strike/>
          <w:rPrChange w:id="4" w:author="Brisson, Nicholas" w:date="2024-12-11T22:48:00Z">
            <w:rPr>
              <w:rStyle w:val="CommentReference"/>
            </w:rPr>
          </w:rPrChange>
        </w:rPr>
        <w:commentReference w:id="3"/>
      </w:r>
      <w:r w:rsidR="00B768BA">
        <w:rPr>
          <w:rFonts w:ascii="Verdana" w:hAnsi="Verdana"/>
        </w:rPr>
        <w:t xml:space="preserve"> </w:t>
      </w:r>
      <w:r w:rsidR="00463FA5">
        <w:rPr>
          <w:rFonts w:ascii="Verdana" w:hAnsi="Verdana"/>
        </w:rPr>
        <w:t xml:space="preserve"> </w:t>
      </w:r>
    </w:p>
    <w:p w14:paraId="46F2BBA1" w14:textId="763BDEE2" w:rsidR="00A747A8" w:rsidRPr="00A747A8" w:rsidRDefault="00A24B3E" w:rsidP="00A747A8">
      <w:pPr>
        <w:spacing w:line="360" w:lineRule="auto"/>
        <w:jc w:val="both"/>
        <w:rPr>
          <w:rFonts w:ascii="Verdana" w:hAnsi="Verdana"/>
        </w:rPr>
      </w:pPr>
      <w:commentRangeStart w:id="5"/>
      <w:r w:rsidRPr="00A24B3E">
        <w:rPr>
          <w:rFonts w:ascii="Verdana" w:hAnsi="Verdana"/>
        </w:rPr>
        <w:t xml:space="preserve">Dynamic </w:t>
      </w:r>
      <w:commentRangeEnd w:id="5"/>
      <w:r w:rsidR="002E6036">
        <w:rPr>
          <w:rStyle w:val="CommentReference"/>
        </w:rPr>
        <w:commentReference w:id="5"/>
      </w:r>
      <w:r w:rsidRPr="00A24B3E">
        <w:rPr>
          <w:rFonts w:ascii="Verdana" w:hAnsi="Verdana"/>
        </w:rPr>
        <w:t xml:space="preserve">MRI has </w:t>
      </w:r>
      <w:r w:rsidR="006D58D1">
        <w:rPr>
          <w:rFonts w:ascii="Verdana" w:hAnsi="Verdana"/>
        </w:rPr>
        <w:t xml:space="preserve">emerged as a promising </w:t>
      </w:r>
      <w:r w:rsidRPr="00A24B3E">
        <w:rPr>
          <w:rFonts w:ascii="Verdana" w:hAnsi="Verdana"/>
        </w:rPr>
        <w:t>tool for</w:t>
      </w:r>
      <w:r w:rsidR="00182D07">
        <w:rPr>
          <w:rFonts w:ascii="Verdana" w:hAnsi="Verdana"/>
        </w:rPr>
        <w:t xml:space="preserve"> studying</w:t>
      </w:r>
      <w:r w:rsidRPr="00A24B3E">
        <w:rPr>
          <w:rFonts w:ascii="Verdana" w:hAnsi="Verdana"/>
        </w:rPr>
        <w:t xml:space="preserve"> in vivo</w:t>
      </w:r>
      <w:r w:rsidR="00182D07">
        <w:rPr>
          <w:rFonts w:ascii="Verdana" w:hAnsi="Verdana"/>
        </w:rPr>
        <w:t xml:space="preserve"> knee motion</w:t>
      </w:r>
      <w:r w:rsidR="00B14E98">
        <w:rPr>
          <w:rFonts w:ascii="Verdana" w:hAnsi="Verdana"/>
        </w:rPr>
        <w:t xml:space="preserve">. </w:t>
      </w:r>
      <w:commentRangeStart w:id="6"/>
      <w:commentRangeEnd w:id="6"/>
      <w:r w:rsidR="00B14E98">
        <w:rPr>
          <w:rStyle w:val="CommentReference"/>
        </w:rPr>
        <w:commentReference w:id="6"/>
      </w:r>
      <w:r w:rsidR="003547DB">
        <w:rPr>
          <w:rFonts w:ascii="Verdana" w:hAnsi="Verdana"/>
        </w:rPr>
        <w:t>S</w:t>
      </w:r>
      <w:r w:rsidR="006D58D1" w:rsidRPr="006D58D1">
        <w:rPr>
          <w:rFonts w:ascii="Verdana" w:hAnsi="Verdana"/>
        </w:rPr>
        <w:t xml:space="preserve">everal studies have demonstrated its utility </w:t>
      </w:r>
      <w:r w:rsidR="003547DB">
        <w:rPr>
          <w:rFonts w:ascii="Verdana" w:hAnsi="Verdana"/>
        </w:rPr>
        <w:t xml:space="preserve">for analyzing </w:t>
      </w:r>
      <w:r w:rsidR="006D58D1" w:rsidRPr="006D58D1">
        <w:rPr>
          <w:rFonts w:ascii="Verdana" w:hAnsi="Verdana"/>
        </w:rPr>
        <w:t xml:space="preserve">knee </w:t>
      </w:r>
      <w:r w:rsidR="00182D07">
        <w:rPr>
          <w:rFonts w:ascii="Verdana" w:hAnsi="Verdana"/>
        </w:rPr>
        <w:t>movement</w:t>
      </w:r>
      <w:r w:rsidR="003547DB">
        <w:rPr>
          <w:rFonts w:ascii="Verdana" w:hAnsi="Verdana"/>
        </w:rPr>
        <w:t xml:space="preserve"> using diverse </w:t>
      </w:r>
      <w:r w:rsidR="00346553">
        <w:rPr>
          <w:rFonts w:ascii="Verdana" w:hAnsi="Verdana"/>
        </w:rPr>
        <w:t>dynamic imaging</w:t>
      </w:r>
      <w:r w:rsidRPr="00A24B3E">
        <w:rPr>
          <w:rFonts w:ascii="Verdana" w:hAnsi="Verdana"/>
        </w:rPr>
        <w:t xml:space="preserve"> techniques, including real-time MRI </w:t>
      </w:r>
      <w:r w:rsidR="00FB3112">
        <w:rPr>
          <w:rFonts w:ascii="Verdana" w:hAnsi="Verdana"/>
        </w:rPr>
        <w:fldChar w:fldCharType="begin"/>
      </w:r>
      <w:r w:rsidR="00DB5B4D">
        <w:rPr>
          <w:rFonts w:ascii="Verdana" w:hAnsi="Verdana"/>
        </w:rPr>
        <w:instrText xml:space="preserve"> ADDIN ZOTERO_ITEM CSL_CITATION {"citationID":"jxWikQVR","properties":{"formattedCitation":"[8,9]","plainCitation":"[8,9]","noteIndex":0},"citationItems":[{"id":111,"uris":["http://zotero.org/users/13606484/items/DNEQ2FLV"],"itemData":{"id":111,"type":"article-journal","abstract":"The in-vivo quantification of knee motion in physiological loading conditions is paramount for the understanding of the joint’s natural behavior and the comprehension of articular disorders. Dynamic MRI (DMRI) represents an emerging technology that makes it possible to investigate the functional interaction among all the joint tissues without risks for the patient. However, traditional MRI scanners normally offer a reduced space of motion, and complex apparatus are needed to load the articulation, due to the horizontal orientation of the scanning bed. In this study, we present an experimental and computational procedure that combines an open, weight-bearing MRI scanner with an original registration algorithm to reconstruct the three-dimensional kinematics of the knee from DMRI, thus allowing the investigation of knee deep-flexion under physiological loads in space. To improve the accuracy of the procedure, an MR-compatible rig has been developed to guide the knee flexion of the patient. We tested the procedure on three volunteers. The overall rotational and positional accuracy achieved are 1.8° ± 1.4 and 1.2 mm ± 0.8, respectively, and they are sufficient for the characterization of the joint behavior under load.","container-title":"Applied Sciences","DOI":"10.3390/app13010629","ISSN":"2076-3417","issue":"1","journalAbbreviation":"Applied Sciences","language":"en","license":"https://creativecommons.org/licenses/by/4.0/","page":"629","source":"DOI.org (Crossref)","title":"In-Vivo Quantification of Knee Deep-Flexion in Physiological Loading Condition trough Dynamic MRI","volume":"13","author":[{"family":"Conconi","given":"Michele"},{"family":"De Carli","given":"Filippo"},{"family":"Berni","given":"Matteo"},{"family":"Sancisi","given":"Nicola"},{"family":"Parenti-Castelli","given":"Vincenzo"},{"family":"Monetti","given":"Giuseppe"}],"issued":{"date-parts":[["2023",1,3]]}}},{"id":45,"uris":["http://zotero.org/users/13606484/items/H2KK6ALT"],"itemData":{"id":45,"type":"article-journal","abstract":"Abnormal patellofemoral joint motion is a possible cause of patellofemoral pain, and patellar braces are thought to alleviate pain by restoring normal joint kinematics. We evaluated whether females with patellofemoral pain exhibit abnormal patellofemoral joint kinematics during dynamic, weight-bearing knee extension and assessed the effects of knee braces on patellofemoral motion. Real-time magnetic resonance (MR) images of the patellofemoral joints of 36 female volunteers (13 pain-free controls, 23 patellofemoral pain) were acquired during weight-bearing knee extension. Pain subjects were also imaged while wearing a patellar-stabilizing brace and a patellar sleeve. We measured axial-plane kinematics from the images. Females with patellofemoral pain exhibited increased lateral translation of the patella for knee flexion angles between 0 degrees and 50 degrees (p = 0.03), and increased lateral tilt for knee flexion angles between 0 degrees and 20 degrees (p = 0.04). The brace and sleeve reduced the lateral translation of the patella; however, the brace reduced lateral displacement more than the sleeve (p = 0.006). The brace reduced patellar tilt near full extension (p = 0.001), while the sleeve had no effect on patellar tilt. Our results indicate that some subjects with patellofemoral pain exhibit abnormal weight-bearing joint kinematics and that braces may be effective in reducing patellar maltracking in these subjects.","container-title":"Journal of Orthopaedic Research: Official Publication of the Orthopaedic Research Society","DOI":"10.1002/jor.20790","ISSN":"1554-527X","issue":"5","journalAbbreviation":"J Orthop Res","language":"eng","note":"PMID: 18985690\nPMCID: PMC2891525","page":"571-577","source":"PubMed","title":"Using real-time MRI to quantify altered joint kinematics in subjects with patellofemoral pain and to evaluate the effects of a patellar brace or sleeve on joint motion","volume":"27","author":[{"family":"Draper","given":"Christine E."},{"family":"Besier","given":"Thor F."},{"family":"Santos","given":"Juan M."},{"family":"Jennings","given":"Fabio"},{"family":"Fredericson","given":"Michael"},{"family":"Gold","given":"Garry E."},{"family":"Beaupre","given":"Gary S."},{"family":"Delp","given":"Scott L."}],"issued":{"date-parts":[["2009",5]]}}}],"schema":"https://github.com/citation-style-language/schema/raw/master/csl-citation.json"} </w:instrText>
      </w:r>
      <w:r w:rsidR="00FB3112">
        <w:rPr>
          <w:rFonts w:ascii="Verdana" w:hAnsi="Verdana"/>
        </w:rPr>
        <w:fldChar w:fldCharType="separate"/>
      </w:r>
      <w:r w:rsidR="00DB5B4D" w:rsidRPr="00DB5B4D">
        <w:rPr>
          <w:rFonts w:ascii="Verdana" w:hAnsi="Verdana"/>
        </w:rPr>
        <w:t>[8,9]</w:t>
      </w:r>
      <w:r w:rsidR="00FB3112">
        <w:rPr>
          <w:rFonts w:ascii="Verdana" w:hAnsi="Verdana"/>
        </w:rPr>
        <w:fldChar w:fldCharType="end"/>
      </w:r>
      <w:r w:rsidRPr="00A24B3E">
        <w:rPr>
          <w:rFonts w:ascii="Verdana" w:hAnsi="Verdana"/>
        </w:rPr>
        <w:t>, CINE MRI</w:t>
      </w:r>
      <w:r w:rsidR="00FB3112">
        <w:rPr>
          <w:rFonts w:ascii="Verdana" w:hAnsi="Verdana"/>
        </w:rPr>
        <w:t xml:space="preserve"> </w:t>
      </w:r>
      <w:r w:rsidR="00FB3112">
        <w:rPr>
          <w:rFonts w:ascii="Verdana" w:hAnsi="Verdana"/>
        </w:rPr>
        <w:fldChar w:fldCharType="begin"/>
      </w:r>
      <w:r w:rsidR="00DB5B4D">
        <w:rPr>
          <w:rFonts w:ascii="Verdana" w:hAnsi="Verdana"/>
        </w:rPr>
        <w:instrText xml:space="preserve"> ADDIN ZOTERO_ITEM CSL_CITATION {"citationID":"p712ZOIX","properties":{"formattedCitation":"[10,11]","plainCitation":"[10,11]","noteIndex":0},"citationItems":[{"id":74,"uris":["http://zotero.org/users/13606484/items/IHEW8LPD"],"itemData":{"id":74,"type":"article-journal","abstract":"Background:\n              Although knees that have undergone anterior cruciate ligament reconstruction (ACLR) often exhibit normal laxity on clinical examination, abnormal kinematic patterns have been observed when the joint is dynamically loaded during whole body activity. This study investigated whether abnormal knee kinematics arise with loading under isolated dynamic movements.\n            \n            \n              Hypothesis:\n              Tibiofemoral and patellofemoral kinematics of ACLR knees will be similar to those of the contralateral uninjured control knee during passive flexion-extension, with bilateral differences emerging when an inertial load is applied.\n            \n            \n              Study Design:\n              Controlled laboratory study.\n            \n            \n              Methods:\n              The bilateral knees of 18 subjects who had undergone unilateral ACLR within the past 4 years were imaged by use of magnetic resonance imaging (MRI). Their knees were cyclically (0.5 Hz) flexed passively. Subjects then actively flexed and extended their knees against an inertial load that induced stretch-shortening quadriceps contractions, as seen during the load acceptance phase of gait. A dynamic, volumetric, MRI sequence was used to track tibiofemoral and patellofemoral kinematics through 6 degrees of freedom. A repeated-measures analysis of variance was used to compare secondary tibiofemoral and patellofemoral kinematics between ACLR and healthy contralateral knees during the passive and active extension phases of the cyclic motion.\n            \n            \n              Results:\n              Relative to the passive motion, inertial loading induced significant shifts in anterior and superior tibial translation, internal tibial rotation, and all patellofemoral degrees of freedom. As hypothesized, tibiofemoral and patellofemoral kinematics were bilaterally symmetric during the passive condition. However, inertial loading induced bilateral differences, with the ACLR knees exhibiting a significant shift toward external tibial rotation. A trend toward greater medial and anterior tibial translation was seen in the ACLR knees.\n            \n            \n              Conclusion:\n              This study demonstrates that abnormal knee kinematic patterns in ACLR knees emerge during a simple, active knee flexion-extension task that can be performed in an MRI scanner.\n            \n            \n              Clinical Relevance:\n              It is hypothesized that abnormal knee kinematics may alter cartilage loading patterns and thereby contribute to increased risk for osteoarthritis. Recent advances in quantitative MRI can be used to detect early cartilage degeneration in ACLR knees. This study demonstrates the feasibility of identifying abnormal ACLR kinematics by use of dynamic MRI, supporting the combined use of dynamic and quantitative MRI to investigate the proposed link between knee motion, cartilage contact, and early biomarkers of cartilage degeneration.","container-title":"The American Journal of Sports Medicine","DOI":"10.1177/0363546517724417","ISSN":"0363-5465, 1552-3365","issue":"14","journalAbbreviation":"Am J Sports Med","language":"en","page":"3272-3279","source":"DOI.org (Crossref)","title":"Effect of Loading on In Vivo Tibiofemoral and Patellofemoral Kinematics of Healthy and ACL-Reconstructed Knees","volume":"45","author":[{"family":"Kaiser","given":"Jarred M."},{"family":"Vignos","given":"Michael F."},{"family":"Kijowski","given":"Richard"},{"family":"Baer","given":"Geoffrey"},{"family":"Thelen","given":"Darryl G."}],"issued":{"date-parts":[["2017",12]]}}},{"id":44,"uris":["http://zotero.org/users/13606484/items/B2T5L9UC"],"itemData":{"id":44,"type":"article-journal","abstract":"To evaluate the critical range of the patellofemoral joint motion from 30 degrees of knee flexion to full extension, motion-triggered cine magnetic resonance (MR) imaging was performed during active extension in 13 patients with confirmed patellar maltracking and 15 healthy subjects. Cine MR images were compared with static MR images obtained during incremental extension of the knee joint. To evaluate the patellar tracking pattern, the same imaging parameters (patellar tilt angle, bisect offset, and lateral patellar displacement) and section locations were used in the static and motion-triggered studies. Statistically significant differences between the passive and active knee motions were found in all three parameters in the group of patients and in the bisect offset in the control group. The comparison between patients and healthy subjects yielded statistically significant differences for all parameters in actively extended knees but not in passively extended knees. The results demonstrate the importance of dynamic patellar motion studies for diagnosis of patello-femoral maltracking.","container-title":"Radiology","DOI":"10.1148/radiology.187.1.8451415","ISSN":"0033-8419","issue":"1","journalAbbreviation":"Radiology","language":"eng","note":"PMID: 8451415","page":"205-212","source":"PubMed","title":"Patellar tracking patterns during active and passive knee extension: evaluation with motion-triggered cine MR imaging","title-short":"Patellar tracking patterns during active and passive knee extension","volume":"187","author":[{"family":"Brossmann","given":"J."},{"family":"Muhle","given":"C."},{"family":"Schröder","given":"C."},{"family":"Melchert","given":"U. H."},{"family":"Büll","given":"C. C."},{"family":"Spielmann","given":"R. P."},{"family":"Heller","given":"M."}],"issued":{"date-parts":[["1993",4]]}}}],"schema":"https://github.com/citation-style-language/schema/raw/master/csl-citation.json"} </w:instrText>
      </w:r>
      <w:r w:rsidR="00FB3112">
        <w:rPr>
          <w:rFonts w:ascii="Verdana" w:hAnsi="Verdana"/>
        </w:rPr>
        <w:fldChar w:fldCharType="separate"/>
      </w:r>
      <w:r w:rsidR="00DB5B4D" w:rsidRPr="00DB5B4D">
        <w:rPr>
          <w:rFonts w:ascii="Verdana" w:hAnsi="Verdana"/>
        </w:rPr>
        <w:t>[10,11]</w:t>
      </w:r>
      <w:r w:rsidR="00FB3112">
        <w:rPr>
          <w:rFonts w:ascii="Verdana" w:hAnsi="Verdana"/>
        </w:rPr>
        <w:fldChar w:fldCharType="end"/>
      </w:r>
      <w:r w:rsidRPr="00A24B3E">
        <w:rPr>
          <w:rFonts w:ascii="Verdana" w:hAnsi="Verdana"/>
        </w:rPr>
        <w:t>, and cine phase contrast MRI</w:t>
      </w:r>
      <w:r w:rsidR="00FB3112">
        <w:rPr>
          <w:rFonts w:ascii="Verdana" w:hAnsi="Verdana"/>
        </w:rPr>
        <w:t xml:space="preserve"> </w:t>
      </w:r>
      <w:r w:rsidR="00FB3112">
        <w:rPr>
          <w:rFonts w:ascii="Verdana" w:hAnsi="Verdana"/>
        </w:rPr>
        <w:fldChar w:fldCharType="begin"/>
      </w:r>
      <w:r w:rsidR="00DB5B4D">
        <w:rPr>
          <w:rFonts w:ascii="Verdana" w:hAnsi="Verdana"/>
        </w:rPr>
        <w:instrText xml:space="preserve"> ADDIN ZOTERO_ITEM CSL_CITATION {"citationID":"qDHRPlJs","properties":{"formattedCitation":"[12,13]","plainCitation":"[12,13]","noteIndex":0},"citationItems":[{"id":41,"uris":["http://zotero.org/users/13606484/items/8RI8DC6D"],"itemData":{"id":41,"type":"article-journal","abstract":"In order to advance biomechanical modeling, knee joint implant design and clinical treatment of knee joint pathology, accurate in vivo kinematic data of the combined patellofemoral and tibiofemoral joint during volitional activity are critical. For example, one cause of the increased prevalence of anterior knee pain in the female population is hypothesized to be altered tibiofemoral kinematics, resulting in pathological patellofemoral kinematics. Thus, the objectives of this paper were to test the hypothesis that knee joint kinematics vary based on gender and to explore the correlation between the 3-D kinematics of the patellofemoral and tibiofemoral joints. In order to accomplish these goals, a large (n = 34) normative database of combined six degree of freedom patellofemoral and tibiofemoral kinematics, acquired noninvasively during volitional knee extension-flexion using fast-PC (dynamic) magnetic resonance imaging, was established. In this normative database, few correlations between tibiofemoral and patellofemoral kinematics were found. Specifically, tibial external rotation did not predict lateral patellar tilt, as has been stated in previous studies. In general, significant differences could not be found based on gender. Further investigation into these relationships in the presence of pathology is warranted.","container-title":"IEEE transactions on bio-medical engineering","DOI":"10.1109/TBME.2007.890735","ISSN":"0018-9294","issue":"7","journalAbbreviation":"IEEE Trans Biomed Eng","note":"PMID: 17605365","page":"1333–1341","title":"Normative three-dimensional patellofemoral and tibiofemoral kinematics: a dynamic, in vivo study","title-short":"Normative three-dimensional patellofemoral and tibiofemoral kinematics","volume":"54","author":[{"family":"Seisler","given":"Andrea R."},{"family":"Sheehan","given":"Frances T."}],"issued":{"date-parts":[["2007",7]]}}},{"id":40,"uris":["http://zotero.org/users/13606484/items/FD6API8V"],"itemData":{"id":40,"type":"article-journal","abstract":"The rising cost of musculoskeletal pathology, disease, and injury creates a pressing need for accurate and reliable methods to quantify 3D musculoskeletal motion, fostering a renewed interest in this area over the past few years. To date, cine-phase contrast (PC) MRI remains the only technique capable of non-invasively tracking in vivo 3D musculoskeletal motion during volitional activity, but current scan times are long on the 1.5T MR platform (</w:instrText>
      </w:r>
      <w:r w:rsidR="00DB5B4D">
        <w:rPr>
          <w:rFonts w:ascii="Cambria Math" w:hAnsi="Cambria Math" w:cs="Cambria Math"/>
        </w:rPr>
        <w:instrText>∼</w:instrText>
      </w:r>
      <w:r w:rsidR="00DB5B4D">
        <w:rPr>
          <w:rFonts w:ascii="Verdana" w:hAnsi="Verdana"/>
        </w:rPr>
        <w:instrText xml:space="preserve"> 2.5 min or 75 movement cycles). With the clinical availability of higher field strength magnets (3.0T) that have increased signal-to-noise ratios, it is likely that scan times can be reduced while improving accuracy. Therefore, the purpose of this study is to validate cine-PC MRI on a 3.0T platform, in terms of accuracy, precision, and subject-repeatability, and to determine if scan time could be minimized. On the 3.0T platform it is possible to limit scan time to 2 min, with sub-millimeter accuracy (&lt;0.33 mm/0.97°), excellent technique precision (&lt;0.18°), and strong subject-repeatability (&lt;0.73 mm/1.10°). This represents reduction in imaging time by 25% (42 s), a 50% improvement in accuracy, and a 72% improvement in technique precision over the original 1.5T platform. Scan time can be reduced to 1 min (30 movement cycles), but the improvements in accuracy are not as large.","container-title":"Journal of Biomechanics","DOI":"10.1016/j.jbiomech.2010.08.029","ISSN":"1873-2380","issue":"1","journalAbbreviation":"J Biomech","language":"eng","note":"PMID: 20863502\nPMCID: PMC3236440","page":"193-197","source":"PubMed","title":"Assessing the accuracy and precision of musculoskeletal motion tracking using cine-PC MRI on a 3.0T platform","volume":"44","author":[{"family":"Behnam","given":"Abrahm J."},{"family":"Herzka","given":"Daniel A."},{"family":"Sheehan","given":"Frances T."}],"issued":{"date-parts":[["2011",1,4]]}}}],"schema":"https://github.com/citation-style-language/schema/raw/master/csl-citation.json"} </w:instrText>
      </w:r>
      <w:r w:rsidR="00FB3112">
        <w:rPr>
          <w:rFonts w:ascii="Verdana" w:hAnsi="Verdana"/>
        </w:rPr>
        <w:fldChar w:fldCharType="separate"/>
      </w:r>
      <w:r w:rsidR="00DB5B4D" w:rsidRPr="00DB5B4D">
        <w:rPr>
          <w:rFonts w:ascii="Verdana" w:hAnsi="Verdana"/>
        </w:rPr>
        <w:t>[12,13]</w:t>
      </w:r>
      <w:r w:rsidR="00FB3112">
        <w:rPr>
          <w:rFonts w:ascii="Verdana" w:hAnsi="Verdana"/>
        </w:rPr>
        <w:fldChar w:fldCharType="end"/>
      </w:r>
      <w:r w:rsidR="003547DB">
        <w:rPr>
          <w:rFonts w:ascii="Verdana" w:hAnsi="Verdana"/>
        </w:rPr>
        <w:t xml:space="preserve">. These approaches </w:t>
      </w:r>
      <w:r w:rsidR="00B3438B">
        <w:rPr>
          <w:rFonts w:ascii="Verdana" w:hAnsi="Verdana"/>
        </w:rPr>
        <w:t>sometimes</w:t>
      </w:r>
      <w:r w:rsidR="008446F6" w:rsidRPr="008446F6">
        <w:rPr>
          <w:rFonts w:ascii="Verdana" w:hAnsi="Verdana"/>
        </w:rPr>
        <w:t xml:space="preserve"> incorporat</w:t>
      </w:r>
      <w:r w:rsidR="003547DB">
        <w:rPr>
          <w:rFonts w:ascii="Verdana" w:hAnsi="Verdana"/>
        </w:rPr>
        <w:t>e</w:t>
      </w:r>
      <w:r w:rsidR="008446F6" w:rsidRPr="008446F6">
        <w:rPr>
          <w:rFonts w:ascii="Verdana" w:hAnsi="Verdana"/>
        </w:rPr>
        <w:t xml:space="preserve"> specialized devices </w:t>
      </w:r>
      <w:r w:rsidR="003547DB">
        <w:rPr>
          <w:rFonts w:ascii="Verdana" w:hAnsi="Verdana"/>
        </w:rPr>
        <w:t>that enable</w:t>
      </w:r>
      <w:r w:rsidR="003547DB" w:rsidRPr="008446F6">
        <w:rPr>
          <w:rFonts w:ascii="Verdana" w:hAnsi="Verdana"/>
        </w:rPr>
        <w:t xml:space="preserve"> </w:t>
      </w:r>
      <w:r w:rsidR="008446F6" w:rsidRPr="008446F6">
        <w:rPr>
          <w:rFonts w:ascii="Verdana" w:hAnsi="Verdana"/>
        </w:rPr>
        <w:t xml:space="preserve">controlled </w:t>
      </w:r>
      <w:r w:rsidR="003547DB">
        <w:rPr>
          <w:rFonts w:ascii="Verdana" w:hAnsi="Verdana"/>
        </w:rPr>
        <w:t xml:space="preserve">joint </w:t>
      </w:r>
      <w:r w:rsidR="008446F6" w:rsidRPr="008446F6">
        <w:rPr>
          <w:rFonts w:ascii="Verdana" w:hAnsi="Verdana"/>
        </w:rPr>
        <w:t xml:space="preserve">loading </w:t>
      </w:r>
      <w:r w:rsidR="003547DB">
        <w:rPr>
          <w:rFonts w:ascii="Verdana" w:hAnsi="Verdana"/>
        </w:rPr>
        <w:t xml:space="preserve">motion and </w:t>
      </w:r>
      <w:r w:rsidR="008446F6" w:rsidRPr="008446F6">
        <w:rPr>
          <w:rFonts w:ascii="Verdana" w:hAnsi="Verdana"/>
        </w:rPr>
        <w:t>conditions</w:t>
      </w:r>
      <w:r w:rsidR="00FB3112">
        <w:rPr>
          <w:rFonts w:ascii="Verdana" w:hAnsi="Verdana"/>
        </w:rPr>
        <w:t xml:space="preserve"> </w:t>
      </w:r>
      <w:r w:rsidR="00962616">
        <w:rPr>
          <w:rFonts w:ascii="Verdana" w:hAnsi="Verdana"/>
        </w:rPr>
        <w:fldChar w:fldCharType="begin"/>
      </w:r>
      <w:r w:rsidR="00DB5B4D">
        <w:rPr>
          <w:rFonts w:ascii="Verdana" w:hAnsi="Verdana"/>
        </w:rPr>
        <w:instrText xml:space="preserve"> ADDIN ZOTERO_ITEM CSL_CITATION {"citationID":"tMVHFeMv","properties":{"formattedCitation":"[14,15]","plainCitation":"[14,15]","noteIndex":0},"citationItems":[{"id":89,"uris":["http://zotero.org/users/13606484/items/J7EDB27W"],"itemData":{"id":89,"type":"article-journal","abstract":"Abstract\n            This study investigated the use of dynamic, volumetric MRI to measure 3D skeletal motion. Ten healthy subjects were positioned on a MR</w:instrText>
      </w:r>
      <w:r w:rsidR="00DB5B4D">
        <w:rPr>
          <w:rFonts w:ascii="Cambria Math" w:hAnsi="Cambria Math" w:cs="Cambria Math"/>
        </w:rPr>
        <w:instrText>‐</w:instrText>
      </w:r>
      <w:r w:rsidR="00DB5B4D">
        <w:rPr>
          <w:rFonts w:ascii="Verdana" w:hAnsi="Verdana"/>
        </w:rPr>
        <w:instrText>compatible knee loading device and instructed to harmonically flex and extend their knee at 0.5 Hz. The device induced active quadriceps loading with knee flexion, similar to the load acceptance phase of gait. Volumetric images were continuously acquired for 5 min using a 3D cine spoiled gradient</w:instrText>
      </w:r>
      <w:r w:rsidR="00DB5B4D">
        <w:rPr>
          <w:rFonts w:ascii="Cambria Math" w:hAnsi="Cambria Math" w:cs="Cambria Math"/>
        </w:rPr>
        <w:instrText>‐</w:instrText>
      </w:r>
      <w:r w:rsidR="00DB5B4D">
        <w:rPr>
          <w:rFonts w:ascii="Verdana" w:hAnsi="Verdana"/>
        </w:rPr>
        <w:instrText>echo sequence in conjunction with vastly under</w:instrText>
      </w:r>
      <w:r w:rsidR="00DB5B4D">
        <w:rPr>
          <w:rFonts w:ascii="Cambria Math" w:hAnsi="Cambria Math" w:cs="Cambria Math"/>
        </w:rPr>
        <w:instrText>‐</w:instrText>
      </w:r>
      <w:r w:rsidR="00DB5B4D">
        <w:rPr>
          <w:rFonts w:ascii="Verdana" w:hAnsi="Verdana"/>
        </w:rPr>
        <w:instrText>sampled isotropic projection reconstruction. Knee angle was simultaneously monitored and used retrospectively to sort images into 60 frames over the motion cycle. High</w:instrText>
      </w:r>
      <w:r w:rsidR="00DB5B4D">
        <w:rPr>
          <w:rFonts w:ascii="Cambria Math" w:hAnsi="Cambria Math" w:cs="Cambria Math"/>
        </w:rPr>
        <w:instrText>‐</w:instrText>
      </w:r>
      <w:r w:rsidR="00DB5B4D">
        <w:rPr>
          <w:rFonts w:ascii="Verdana" w:hAnsi="Verdana"/>
        </w:rPr>
        <w:instrText>resolution static knee images were acquired and segmented to create subject</w:instrText>
      </w:r>
      <w:r w:rsidR="00DB5B4D">
        <w:rPr>
          <w:rFonts w:ascii="Cambria Math" w:hAnsi="Cambria Math" w:cs="Cambria Math"/>
        </w:rPr>
        <w:instrText>‐</w:instrText>
      </w:r>
      <w:r w:rsidR="00DB5B4D">
        <w:rPr>
          <w:rFonts w:ascii="Verdana" w:hAnsi="Verdana"/>
        </w:rPr>
        <w:instrText>specific models of the femur and tibia. At each time frame, bone positions and orientations were determined by automatically registering the skeletal models to the dynamic images. Three</w:instrText>
      </w:r>
      <w:r w:rsidR="00DB5B4D">
        <w:rPr>
          <w:rFonts w:ascii="Cambria Math" w:hAnsi="Cambria Math" w:cs="Cambria Math"/>
        </w:rPr>
        <w:instrText>‐</w:instrText>
      </w:r>
      <w:r w:rsidR="00DB5B4D">
        <w:rPr>
          <w:rFonts w:ascii="Verdana" w:hAnsi="Verdana"/>
        </w:rPr>
        <w:instrText xml:space="preserve">dimensional tibiofemoral translations and rotations were consistent across healthy subjects. Internal tibia rotations of 7.8 </w:instrText>
      </w:r>
      <w:r w:rsidR="00DB5B4D">
        <w:rPr>
          <w:rFonts w:ascii="Verdana" w:hAnsi="Verdana" w:cs="Verdana"/>
        </w:rPr>
        <w:instrText>±</w:instrText>
      </w:r>
      <w:r w:rsidR="00DB5B4D">
        <w:rPr>
          <w:rFonts w:ascii="Verdana" w:hAnsi="Verdana"/>
        </w:rPr>
        <w:instrText xml:space="preserve"> 3.5</w:instrText>
      </w:r>
      <w:r w:rsidR="00DB5B4D">
        <w:rPr>
          <w:rFonts w:ascii="Verdana" w:hAnsi="Verdana" w:cs="Verdana"/>
        </w:rPr>
        <w:instrText>°</w:instrText>
      </w:r>
      <w:r w:rsidR="00DB5B4D">
        <w:rPr>
          <w:rFonts w:ascii="Verdana" w:hAnsi="Verdana"/>
        </w:rPr>
        <w:instrText xml:space="preserve"> were present with 35.8 </w:instrText>
      </w:r>
      <w:r w:rsidR="00DB5B4D">
        <w:rPr>
          <w:rFonts w:ascii="Verdana" w:hAnsi="Verdana" w:cs="Verdana"/>
        </w:rPr>
        <w:instrText>±</w:instrText>
      </w:r>
      <w:r w:rsidR="00DB5B4D">
        <w:rPr>
          <w:rFonts w:ascii="Verdana" w:hAnsi="Verdana"/>
        </w:rPr>
        <w:instrText xml:space="preserve"> 3.8</w:instrText>
      </w:r>
      <w:r w:rsidR="00DB5B4D">
        <w:rPr>
          <w:rFonts w:ascii="Verdana" w:hAnsi="Verdana" w:cs="Verdana"/>
        </w:rPr>
        <w:instrText>°</w:instrText>
      </w:r>
      <w:r w:rsidR="00DB5B4D">
        <w:rPr>
          <w:rFonts w:ascii="Verdana" w:hAnsi="Verdana"/>
        </w:rPr>
        <w:instrText xml:space="preserve"> of knee flexion, a pattern consistent with knee kinematic measures during walking. We conclude that vastly under</w:instrText>
      </w:r>
      <w:r w:rsidR="00DB5B4D">
        <w:rPr>
          <w:rFonts w:ascii="Cambria Math" w:hAnsi="Cambria Math" w:cs="Cambria Math"/>
        </w:rPr>
        <w:instrText>‐</w:instrText>
      </w:r>
      <w:r w:rsidR="00DB5B4D">
        <w:rPr>
          <w:rFonts w:ascii="Verdana" w:hAnsi="Verdana"/>
        </w:rPr>
        <w:instrText xml:space="preserve">sampled isotropic projection reconstruction imaging is a promising approach for noninvasively measuring 3D joint kinematics, which may be useful for assessing cartilage contact and investigating the causes and treatment of joint abnormalities. Magn Reson Med, 2013. © 2012 Wiley Periodicals, Inc.","container-title":"Magnetic Resonance in Medicine","DOI":"10.1002/mrm.24362","ISSN":"0740-3194, 1522-2594","issue":"5","journalAbbreviation":"Magnetic Resonance in Med","language":"en","page":"1310-1316","source":"DOI.org (Crossref)","title":"Measurement of tibiofemoral kinematics using highly accelerated 3D radial sampling","volume":"69","author":[{"family":"Kaiser","given":"Jarred"},{"family":"Bradford","given":"Robert"},{"family":"Johnson","given":"Kevin"},{"family":"Wieben","given":"Oliver"},{"family":"Thelen","given":"Darryl G."}],"issued":{"date-parts":[["2013",5]]}}},{"id":136,"uris":["http://zotero.org/users/13606484/items/BZ8MX7PI"],"itemData":{"id":136,"type":"article-journal","abstract":"Subtle changes in knee kinematics may substantially alter cartilage contact patterns and moment generating capacities of soft tissues. The objective of this study was to use dynamic magnetic resonance imaging (MRI) to measure the inﬂuence of the timing of quadriceps loading on in vivo tibiofemoral and patellofemoral kinematics. We tested the hypothesis that load-dependent changes in knee kinematics would alter both the ﬁnite helical axis of the tibiofemoral joint and the moment arm of the patellar tendon. Eight healthy young adults were positioned supine in a MRI-compatible device that could impose either elastic or inertial loads on the lower leg in response to cyclic knee ﬂexion–extension. The elastic loading condition induced concentric quadriceps contractions with knee extension, while an inertial loading condition induced eccentric quadriceps contractions with knee ﬂexion. Peak internal knee extension moments ranged from 23 to 33 N m, which is comparable to loadings seen in normal walking. We found that anterior tibia translation, superior patella glide, and anterior patella translation were reduced by an average of 5.1, 5.7 and 2.9 mm when quadriceps loading coincided with knee ﬂexion rather than knee extension. These kinematic variations induced a distal shift in the ﬁnite helical axis of the tibiofemoral joint and a reduction in the patellar tendon moment arm. We conclude that it may be important to consider such load-dependent changes in knee kinematics when using models to ascertain soft tissue and cartilage loading during functional tasks such as gait.","container-title":"Journal of Biomechanics","DOI":"10.1016/j.jbiomech.2013.05.027","ISSN":"00219290","issue":"12","journalAbbreviation":"Journal of Biomechanics","language":"en","page":"2045-2052","source":"DOI.org (Crossref)","title":"Load-dependent variations in knee kinematics measured with dynamic MRI","volume":"46","author":[{"family":"Westphal","given":"Christopher J."},{"family":"Schmitz","given":"Anne"},{"family":"Reeder","given":"Scott B."},{"family":"Thelen","given":"Darryl G."}],"issued":{"date-parts":[["2013",8]]}}}],"schema":"https://github.com/citation-style-language/schema/raw/master/csl-citation.json"} </w:instrText>
      </w:r>
      <w:r w:rsidR="00962616">
        <w:rPr>
          <w:rFonts w:ascii="Verdana" w:hAnsi="Verdana"/>
        </w:rPr>
        <w:fldChar w:fldCharType="separate"/>
      </w:r>
      <w:r w:rsidR="00DB5B4D" w:rsidRPr="00DB5B4D">
        <w:rPr>
          <w:rFonts w:ascii="Verdana" w:hAnsi="Verdana"/>
        </w:rPr>
        <w:t>[14,15]</w:t>
      </w:r>
      <w:r w:rsidR="00962616">
        <w:rPr>
          <w:rFonts w:ascii="Verdana" w:hAnsi="Verdana"/>
        </w:rPr>
        <w:fldChar w:fldCharType="end"/>
      </w:r>
      <w:r w:rsidR="00536396">
        <w:rPr>
          <w:rFonts w:ascii="Verdana" w:hAnsi="Verdana"/>
        </w:rPr>
        <w:t>.</w:t>
      </w:r>
      <w:r w:rsidR="00EB077D">
        <w:rPr>
          <w:rFonts w:ascii="Verdana" w:hAnsi="Verdana"/>
        </w:rPr>
        <w:t>Previous dynamic MRI studies have used v</w:t>
      </w:r>
      <w:r w:rsidR="00A747A8" w:rsidRPr="00A747A8">
        <w:rPr>
          <w:rFonts w:ascii="Verdana" w:hAnsi="Verdana"/>
        </w:rPr>
        <w:t xml:space="preserve">arious methods to extract </w:t>
      </w:r>
      <w:r w:rsidR="00EB077D">
        <w:rPr>
          <w:rFonts w:ascii="Verdana" w:hAnsi="Verdana"/>
        </w:rPr>
        <w:t xml:space="preserve">knee </w:t>
      </w:r>
      <w:r w:rsidR="00A747A8" w:rsidRPr="00A747A8">
        <w:rPr>
          <w:rFonts w:ascii="Verdana" w:hAnsi="Verdana"/>
        </w:rPr>
        <w:t>kinematic parameters. Some studies use</w:t>
      </w:r>
      <w:r w:rsidR="000742DB">
        <w:rPr>
          <w:rFonts w:ascii="Verdana" w:hAnsi="Verdana"/>
        </w:rPr>
        <w:t>d</w:t>
      </w:r>
      <w:r w:rsidR="00A747A8" w:rsidRPr="00A747A8">
        <w:rPr>
          <w:rFonts w:ascii="Verdana" w:hAnsi="Verdana"/>
        </w:rPr>
        <w:t xml:space="preserve"> high-resolution static MRI scans to create detailed </w:t>
      </w:r>
      <w:r w:rsidR="00EB077D">
        <w:rPr>
          <w:rFonts w:ascii="Verdana" w:hAnsi="Verdana"/>
        </w:rPr>
        <w:t>three-dimensional (</w:t>
      </w:r>
      <w:r w:rsidR="00A747A8" w:rsidRPr="00A747A8">
        <w:rPr>
          <w:rFonts w:ascii="Verdana" w:hAnsi="Verdana"/>
        </w:rPr>
        <w:t>3D</w:t>
      </w:r>
      <w:r w:rsidR="00EB077D">
        <w:rPr>
          <w:rFonts w:ascii="Verdana" w:hAnsi="Verdana"/>
        </w:rPr>
        <w:t>)</w:t>
      </w:r>
      <w:r w:rsidR="00A747A8" w:rsidRPr="00A747A8">
        <w:rPr>
          <w:rFonts w:ascii="Verdana" w:hAnsi="Verdana"/>
        </w:rPr>
        <w:t xml:space="preserve"> </w:t>
      </w:r>
      <w:r w:rsidR="00EB077D">
        <w:rPr>
          <w:rFonts w:ascii="Verdana" w:hAnsi="Verdana"/>
        </w:rPr>
        <w:t xml:space="preserve">bone </w:t>
      </w:r>
      <w:r w:rsidR="00A747A8" w:rsidRPr="00A747A8">
        <w:rPr>
          <w:rFonts w:ascii="Verdana" w:hAnsi="Verdana"/>
        </w:rPr>
        <w:t xml:space="preserve">models, which </w:t>
      </w:r>
      <w:r w:rsidR="000742DB">
        <w:rPr>
          <w:rFonts w:ascii="Verdana" w:hAnsi="Verdana"/>
        </w:rPr>
        <w:t>were</w:t>
      </w:r>
      <w:r w:rsidR="000742DB" w:rsidRPr="00A747A8">
        <w:rPr>
          <w:rFonts w:ascii="Verdana" w:hAnsi="Verdana"/>
        </w:rPr>
        <w:t xml:space="preserve"> </w:t>
      </w:r>
      <w:r w:rsidR="00A747A8" w:rsidRPr="00A747A8">
        <w:rPr>
          <w:rFonts w:ascii="Verdana" w:hAnsi="Verdana"/>
        </w:rPr>
        <w:t xml:space="preserve">then registered to lower-resolution dynamic MRI </w:t>
      </w:r>
      <w:commentRangeStart w:id="7"/>
      <w:r w:rsidR="00A747A8" w:rsidRPr="00A747A8">
        <w:rPr>
          <w:rFonts w:ascii="Verdana" w:hAnsi="Verdana"/>
        </w:rPr>
        <w:t>frames</w:t>
      </w:r>
      <w:r w:rsidR="00020062">
        <w:rPr>
          <w:rFonts w:ascii="Verdana" w:hAnsi="Verdana"/>
        </w:rPr>
        <w:t xml:space="preserve"> </w:t>
      </w:r>
      <w:ins w:id="8" w:author="Brisson, Nicholas" w:date="2024-12-11T23:06:00Z">
        <w:r w:rsidR="00263050">
          <w:rPr>
            <w:rFonts w:ascii="Verdana" w:hAnsi="Verdana"/>
          </w:rPr>
          <w:t xml:space="preserve">to… </w:t>
        </w:r>
        <w:commentRangeEnd w:id="7"/>
        <w:r w:rsidR="00263050">
          <w:rPr>
            <w:rStyle w:val="CommentReference"/>
          </w:rPr>
          <w:commentReference w:id="7"/>
        </w:r>
      </w:ins>
      <w:r w:rsidR="00020062">
        <w:rPr>
          <w:rFonts w:ascii="Verdana" w:hAnsi="Verdana"/>
        </w:rPr>
        <w:fldChar w:fldCharType="begin"/>
      </w:r>
      <w:r w:rsidR="00DB5B4D">
        <w:rPr>
          <w:rFonts w:ascii="Verdana" w:hAnsi="Verdana"/>
        </w:rPr>
        <w:instrText xml:space="preserve"> ADDIN ZOTERO_ITEM CSL_CITATION {"citationID":"emYlb5HY","properties":{"formattedCitation":"[8,14]","plainCitation":"[8,14]","noteIndex":0},"citationItems":[{"id":111,"uris":["http://zotero.org/users/13606484/items/DNEQ2FLV"],"itemData":{"id":111,"type":"article-journal","abstract":"The in-vivo quantification of knee motion in physiological loading conditions is paramount for the understanding of the joint’s natural behavior and the comprehension of articular disorders. Dynamic MRI (DMRI) represents an emerging technology that makes it possible to investigate the functional interaction among all the joint tissues without risks for the patient. However, traditional MRI scanners normally offer a reduced space of motion, and complex apparatus are needed to load the articulation, due to the horizontal orientation of the scanning bed. In this study, we present an experimental and computational procedure that combines an open, weight-bearing MRI scanner with an original registration algorithm to reconstruct the three-dimensional kinematics of the knee from DMRI, thus allowing the investigation of knee deep-flexion under physiological loads in space. To improve the accuracy of the procedure, an MR-compatible rig has been developed to guide the knee flexion of the patient. We tested the procedure on three volunteers. The overall rotational and positional accuracy achieved are 1.8° ± 1.4 and 1.2 mm ± 0.8, respectively, and they are sufficient for the characterization of the joint behavior under load.","container-title":"Applied Sciences","DOI":"10.3390/app13010629","ISSN":"2076-3417","issue":"1","journalAbbreviation":"Applied Sciences","language":"en","license":"https://creativecommons.org/licenses/by/4.0/","page":"629","source":"DOI.org (Crossref)","title":"In-Vivo Quantification of Knee Deep-Flexion in Physiological Loading Condition trough Dynamic MRI","volume":"13","author":[{"family":"Conconi","given":"Michele"},{"family":"De Carli","given":"Filippo"},{"family":"Berni","given":"Matteo"},{"family":"Sancisi","given":"Nicola"},{"family":"Parenti-Castelli","given":"Vincenzo"},{"family":"Monetti","given":"Giuseppe"}],"issued":{"date-parts":[["2023",1,3]]}}},{"id":89,"uris":["http://zotero.org/users/13606484/items/J7EDB27W"],"itemData":{"id":89,"type":"article-journal","abstract":"Abstract\n            This study investigated the use of dynamic, volumetric MRI to measure 3D skeletal motion. Ten healthy subjects were positioned on a MR</w:instrText>
      </w:r>
      <w:r w:rsidR="00DB5B4D">
        <w:rPr>
          <w:rFonts w:ascii="Cambria Math" w:hAnsi="Cambria Math" w:cs="Cambria Math"/>
        </w:rPr>
        <w:instrText>‐</w:instrText>
      </w:r>
      <w:r w:rsidR="00DB5B4D">
        <w:rPr>
          <w:rFonts w:ascii="Verdana" w:hAnsi="Verdana"/>
        </w:rPr>
        <w:instrText>compatible knee loading device and instructed to harmonically flex and extend their knee at 0.5 Hz. The device induced active quadriceps loading with knee flexion, similar to the load acceptance phase of gait. Volumetric images were continuously acquired for 5 min using a 3D cine spoiled gradient</w:instrText>
      </w:r>
      <w:r w:rsidR="00DB5B4D">
        <w:rPr>
          <w:rFonts w:ascii="Cambria Math" w:hAnsi="Cambria Math" w:cs="Cambria Math"/>
        </w:rPr>
        <w:instrText>‐</w:instrText>
      </w:r>
      <w:r w:rsidR="00DB5B4D">
        <w:rPr>
          <w:rFonts w:ascii="Verdana" w:hAnsi="Verdana"/>
        </w:rPr>
        <w:instrText>echo sequence in conjunction with vastly under</w:instrText>
      </w:r>
      <w:r w:rsidR="00DB5B4D">
        <w:rPr>
          <w:rFonts w:ascii="Cambria Math" w:hAnsi="Cambria Math" w:cs="Cambria Math"/>
        </w:rPr>
        <w:instrText>‐</w:instrText>
      </w:r>
      <w:r w:rsidR="00DB5B4D">
        <w:rPr>
          <w:rFonts w:ascii="Verdana" w:hAnsi="Verdana"/>
        </w:rPr>
        <w:instrText>sampled isotropic projection reconstruction. Knee angle was simultaneously monitored and used retrospectively to sort images into 60 frames over the motion cycle. High</w:instrText>
      </w:r>
      <w:r w:rsidR="00DB5B4D">
        <w:rPr>
          <w:rFonts w:ascii="Cambria Math" w:hAnsi="Cambria Math" w:cs="Cambria Math"/>
        </w:rPr>
        <w:instrText>‐</w:instrText>
      </w:r>
      <w:r w:rsidR="00DB5B4D">
        <w:rPr>
          <w:rFonts w:ascii="Verdana" w:hAnsi="Verdana"/>
        </w:rPr>
        <w:instrText>resolution static knee images were acquired and segmented to create subject</w:instrText>
      </w:r>
      <w:r w:rsidR="00DB5B4D">
        <w:rPr>
          <w:rFonts w:ascii="Cambria Math" w:hAnsi="Cambria Math" w:cs="Cambria Math"/>
        </w:rPr>
        <w:instrText>‐</w:instrText>
      </w:r>
      <w:r w:rsidR="00DB5B4D">
        <w:rPr>
          <w:rFonts w:ascii="Verdana" w:hAnsi="Verdana"/>
        </w:rPr>
        <w:instrText>specific models of the femur and tibia. At each time frame, bone positions and orientations were determined by automatically registering the skeletal models to the dynamic images. Three</w:instrText>
      </w:r>
      <w:r w:rsidR="00DB5B4D">
        <w:rPr>
          <w:rFonts w:ascii="Cambria Math" w:hAnsi="Cambria Math" w:cs="Cambria Math"/>
        </w:rPr>
        <w:instrText>‐</w:instrText>
      </w:r>
      <w:r w:rsidR="00DB5B4D">
        <w:rPr>
          <w:rFonts w:ascii="Verdana" w:hAnsi="Verdana"/>
        </w:rPr>
        <w:instrText xml:space="preserve">dimensional tibiofemoral translations and rotations were consistent across healthy subjects. Internal tibia rotations of 7.8 </w:instrText>
      </w:r>
      <w:r w:rsidR="00DB5B4D">
        <w:rPr>
          <w:rFonts w:ascii="Verdana" w:hAnsi="Verdana" w:cs="Verdana"/>
        </w:rPr>
        <w:instrText>±</w:instrText>
      </w:r>
      <w:r w:rsidR="00DB5B4D">
        <w:rPr>
          <w:rFonts w:ascii="Verdana" w:hAnsi="Verdana"/>
        </w:rPr>
        <w:instrText xml:space="preserve"> 3.5</w:instrText>
      </w:r>
      <w:r w:rsidR="00DB5B4D">
        <w:rPr>
          <w:rFonts w:ascii="Verdana" w:hAnsi="Verdana" w:cs="Verdana"/>
        </w:rPr>
        <w:instrText>°</w:instrText>
      </w:r>
      <w:r w:rsidR="00DB5B4D">
        <w:rPr>
          <w:rFonts w:ascii="Verdana" w:hAnsi="Verdana"/>
        </w:rPr>
        <w:instrText xml:space="preserve"> were present with 35.8 </w:instrText>
      </w:r>
      <w:r w:rsidR="00DB5B4D">
        <w:rPr>
          <w:rFonts w:ascii="Verdana" w:hAnsi="Verdana" w:cs="Verdana"/>
        </w:rPr>
        <w:instrText>±</w:instrText>
      </w:r>
      <w:r w:rsidR="00DB5B4D">
        <w:rPr>
          <w:rFonts w:ascii="Verdana" w:hAnsi="Verdana"/>
        </w:rPr>
        <w:instrText xml:space="preserve"> 3.8</w:instrText>
      </w:r>
      <w:r w:rsidR="00DB5B4D">
        <w:rPr>
          <w:rFonts w:ascii="Verdana" w:hAnsi="Verdana" w:cs="Verdana"/>
        </w:rPr>
        <w:instrText>°</w:instrText>
      </w:r>
      <w:r w:rsidR="00DB5B4D">
        <w:rPr>
          <w:rFonts w:ascii="Verdana" w:hAnsi="Verdana"/>
        </w:rPr>
        <w:instrText xml:space="preserve"> of knee flexion, a pattern consistent with knee kinematic measures during walking. We conclude that vastly under</w:instrText>
      </w:r>
      <w:r w:rsidR="00DB5B4D">
        <w:rPr>
          <w:rFonts w:ascii="Cambria Math" w:hAnsi="Cambria Math" w:cs="Cambria Math"/>
        </w:rPr>
        <w:instrText>‐</w:instrText>
      </w:r>
      <w:r w:rsidR="00DB5B4D">
        <w:rPr>
          <w:rFonts w:ascii="Verdana" w:hAnsi="Verdana"/>
        </w:rPr>
        <w:instrText xml:space="preserve">sampled isotropic projection reconstruction imaging is a promising approach for noninvasively measuring 3D joint kinematics, which may be useful for assessing cartilage contact and investigating the causes and treatment of joint abnormalities. Magn Reson Med, 2013. © 2012 Wiley Periodicals, Inc.","container-title":"Magnetic Resonance in Medicine","DOI":"10.1002/mrm.24362","ISSN":"0740-3194, 1522-2594","issue":"5","journalAbbreviation":"Magnetic Resonance in Med","language":"en","page":"1310-1316","source":"DOI.org (Crossref)","title":"Measurement of tibiofemoral kinematics using highly accelerated 3D radial sampling","volume":"69","author":[{"family":"Kaiser","given":"Jarred"},{"family":"Bradford","given":"Robert"},{"family":"Johnson","given":"Kevin"},{"family":"Wieben","given":"Oliver"},{"family":"Thelen","given":"Darryl G."}],"issued":{"date-parts":[["2013",5]]}}}],"schema":"https://github.com/citation-style-language/schema/raw/master/csl-citation.json"} </w:instrText>
      </w:r>
      <w:r w:rsidR="00020062">
        <w:rPr>
          <w:rFonts w:ascii="Verdana" w:hAnsi="Verdana"/>
        </w:rPr>
        <w:fldChar w:fldCharType="separate"/>
      </w:r>
      <w:r w:rsidR="00DB5B4D" w:rsidRPr="00DB5B4D">
        <w:rPr>
          <w:rFonts w:ascii="Verdana" w:hAnsi="Verdana"/>
        </w:rPr>
        <w:t>[8,14]</w:t>
      </w:r>
      <w:r w:rsidR="00020062">
        <w:rPr>
          <w:rFonts w:ascii="Verdana" w:hAnsi="Verdana"/>
        </w:rPr>
        <w:fldChar w:fldCharType="end"/>
      </w:r>
      <w:r w:rsidR="00A747A8" w:rsidRPr="00A747A8">
        <w:rPr>
          <w:rFonts w:ascii="Verdana" w:hAnsi="Verdana"/>
        </w:rPr>
        <w:t xml:space="preserve">. </w:t>
      </w:r>
      <w:r w:rsidR="00475E9A">
        <w:rPr>
          <w:rFonts w:ascii="Verdana" w:hAnsi="Verdana"/>
        </w:rPr>
        <w:t>Moreover, some studies</w:t>
      </w:r>
      <w:r w:rsidR="00EB077D">
        <w:rPr>
          <w:rFonts w:ascii="Verdana" w:hAnsi="Verdana"/>
        </w:rPr>
        <w:t xml:space="preserve"> </w:t>
      </w:r>
      <w:r w:rsidR="004B3816" w:rsidRPr="004B3816">
        <w:rPr>
          <w:rFonts w:ascii="Verdana" w:hAnsi="Verdana"/>
        </w:rPr>
        <w:t xml:space="preserve">employed landmark-based tracking methods, </w:t>
      </w:r>
      <w:r w:rsidR="00EB077D">
        <w:rPr>
          <w:rFonts w:ascii="Verdana" w:hAnsi="Verdana"/>
        </w:rPr>
        <w:t xml:space="preserve">including </w:t>
      </w:r>
      <w:r w:rsidR="004B3816" w:rsidRPr="004B3816">
        <w:rPr>
          <w:rFonts w:ascii="Verdana" w:hAnsi="Verdana"/>
        </w:rPr>
        <w:t>semi-automatic tracking algorithm</w:t>
      </w:r>
      <w:r w:rsidR="00EB077D">
        <w:rPr>
          <w:rFonts w:ascii="Verdana" w:hAnsi="Verdana"/>
        </w:rPr>
        <w:t>s</w:t>
      </w:r>
      <w:r w:rsidR="004B3816" w:rsidRPr="004B3816">
        <w:rPr>
          <w:rFonts w:ascii="Verdana" w:hAnsi="Verdana"/>
        </w:rPr>
        <w:t xml:space="preserve"> where bony landmarks are manually identified in the first dynamic frame and tracked </w:t>
      </w:r>
      <w:r w:rsidR="00EB077D">
        <w:rPr>
          <w:rFonts w:ascii="Verdana" w:hAnsi="Verdana"/>
        </w:rPr>
        <w:t xml:space="preserve">through </w:t>
      </w:r>
      <w:r w:rsidR="004B3816" w:rsidRPr="004B3816">
        <w:rPr>
          <w:rFonts w:ascii="Verdana" w:hAnsi="Verdana"/>
        </w:rPr>
        <w:t xml:space="preserve">subsequent frames using normalized cross-correlation </w:t>
      </w:r>
      <w:r w:rsidR="004B3816">
        <w:rPr>
          <w:rFonts w:ascii="Verdana" w:hAnsi="Verdana"/>
        </w:rPr>
        <w:fldChar w:fldCharType="begin"/>
      </w:r>
      <w:r w:rsidR="00DB5B4D">
        <w:rPr>
          <w:rFonts w:ascii="Verdana" w:hAnsi="Verdana"/>
        </w:rPr>
        <w:instrText xml:space="preserve"> ADDIN ZOTERO_ITEM CSL_CITATION {"citationID":"LWSEeqkf","properties":{"formattedCitation":"[9]","plainCitation":"[9]","noteIndex":0},"citationItems":[{"id":45,"uris":["http://zotero.org/users/13606484/items/H2KK6ALT"],"itemData":{"id":45,"type":"article-journal","abstract":"Abnormal patellofemoral joint motion is a possible cause of patellofemoral pain, and patellar braces are thought to alleviate pain by restoring normal joint kinematics. We evaluated whether females with patellofemoral pain exhibit abnormal patellofemoral joint kinematics during dynamic, weight-bearing knee extension and assessed the effects of knee braces on patellofemoral motion. Real-time magnetic resonance (MR) images of the patellofemoral joints of 36 female volunteers (13 pain-free controls, 23 patellofemoral pain) were acquired during weight-bearing knee extension. Pain subjects were also imaged while wearing a patellar-stabilizing brace and a patellar sleeve. We measured axial-plane kinematics from the images. Females with patellofemoral pain exhibited increased lateral translation of the patella for knee flexion angles between 0 degrees and 50 degrees (p = 0.03), and increased lateral tilt for knee flexion angles between 0 degrees and 20 degrees (p = 0.04). The brace and sleeve reduced the lateral translation of the patella; however, the brace reduced lateral displacement more than the sleeve (p = 0.006). The brace reduced patellar tilt near full extension (p = 0.001), while the sleeve had no effect on patellar tilt. Our results indicate that some subjects with patellofemoral pain exhibit abnormal weight-bearing joint kinematics and that braces may be effective in reducing patellar maltracking in these subjects.","container-title":"Journal of Orthopaedic Research: Official Publication of the Orthopaedic Research Society","DOI":"10.1002/jor.20790","ISSN":"1554-527X","issue":"5","journalAbbreviation":"J Orthop Res","language":"eng","note":"PMID: 18985690\nPMCID: PMC2891525","page":"571-577","source":"PubMed","title":"Using real-time MRI to quantify altered joint kinematics in subjects with patellofemoral pain and to evaluate the effects of a patellar brace or sleeve on joint motion","volume":"27","author":[{"family":"Draper","given":"Christine E."},{"family":"Besier","given":"Thor F."},{"family":"Santos","given":"Juan M."},{"family":"Jennings","given":"Fabio"},{"family":"Fredericson","given":"Michael"},{"family":"Gold","given":"Garry E."},{"family":"Beaupre","given":"Gary S."},{"family":"Delp","given":"Scott L."}],"issued":{"date-parts":[["2009",5]]}}}],"schema":"https://github.com/citation-style-language/schema/raw/master/csl-citation.json"} </w:instrText>
      </w:r>
      <w:r w:rsidR="004B3816">
        <w:rPr>
          <w:rFonts w:ascii="Verdana" w:hAnsi="Verdana"/>
        </w:rPr>
        <w:fldChar w:fldCharType="separate"/>
      </w:r>
      <w:r w:rsidR="00DB5B4D" w:rsidRPr="00DB5B4D">
        <w:rPr>
          <w:rFonts w:ascii="Verdana" w:hAnsi="Verdana"/>
        </w:rPr>
        <w:t>[9]</w:t>
      </w:r>
      <w:r w:rsidR="004B3816">
        <w:rPr>
          <w:rFonts w:ascii="Verdana" w:hAnsi="Verdana"/>
        </w:rPr>
        <w:fldChar w:fldCharType="end"/>
      </w:r>
      <w:r w:rsidR="00475E9A">
        <w:rPr>
          <w:rFonts w:ascii="Verdana" w:hAnsi="Verdana"/>
        </w:rPr>
        <w:t>, while o</w:t>
      </w:r>
      <w:r w:rsidR="00117673" w:rsidRPr="00117673">
        <w:rPr>
          <w:rFonts w:ascii="Verdana" w:hAnsi="Verdana"/>
        </w:rPr>
        <w:t xml:space="preserve">thers </w:t>
      </w:r>
      <w:commentRangeStart w:id="9"/>
      <w:r w:rsidR="00117673" w:rsidRPr="00117673">
        <w:rPr>
          <w:rFonts w:ascii="Verdana" w:hAnsi="Verdana"/>
        </w:rPr>
        <w:t>used motion-triggered imaging to compare bone position measurements between static and dynamic conditions</w:t>
      </w:r>
      <w:r w:rsidR="00117673">
        <w:rPr>
          <w:rFonts w:ascii="Verdana" w:hAnsi="Verdana"/>
        </w:rPr>
        <w:t xml:space="preserve"> </w:t>
      </w:r>
      <w:commentRangeEnd w:id="9"/>
      <w:r w:rsidR="00475E9A">
        <w:rPr>
          <w:rStyle w:val="CommentReference"/>
        </w:rPr>
        <w:commentReference w:id="9"/>
      </w:r>
      <w:r w:rsidR="004B3816">
        <w:rPr>
          <w:rFonts w:ascii="Verdana" w:hAnsi="Verdana"/>
        </w:rPr>
        <w:fldChar w:fldCharType="begin"/>
      </w:r>
      <w:r w:rsidR="00DB5B4D">
        <w:rPr>
          <w:rFonts w:ascii="Verdana" w:hAnsi="Verdana"/>
        </w:rPr>
        <w:instrText xml:space="preserve"> ADDIN ZOTERO_ITEM CSL_CITATION {"citationID":"XhgAKimN","properties":{"formattedCitation":"[11]","plainCitation":"[11]","noteIndex":0},"citationItems":[{"id":44,"uris":["http://zotero.org/users/13606484/items/B2T5L9UC"],"itemData":{"id":44,"type":"article-journal","abstract":"To evaluate the critical range of the patellofemoral joint motion from 30 degrees of knee flexion to full extension, motion-triggered cine magnetic resonance (MR) imaging was performed during active extension in 13 patients with confirmed patellar maltracking and 15 healthy subjects. Cine MR images were compared with static MR images obtained during incremental extension of the knee joint. To evaluate the patellar tracking pattern, the same imaging parameters (patellar tilt angle, bisect offset, and lateral patellar displacement) and section locations were used in the static and motion-triggered studies. Statistically significant differences between the passive and active knee motions were found in all three parameters in the group of patients and in the bisect offset in the control group. The comparison between patients and healthy subjects yielded statistically significant differences for all parameters in actively extended knees but not in passively extended knees. The results demonstrate the importance of dynamic patellar motion studies for diagnosis of patello-femoral maltracking.","container-title":"Radiology","DOI":"10.1148/radiology.187.1.8451415","ISSN":"0033-8419","issue":"1","journalAbbreviation":"Radiology","language":"eng","note":"PMID: 8451415","page":"205-212","source":"PubMed","title":"Patellar tracking patterns during active and passive knee extension: evaluation with motion-triggered cine MR imaging","title-short":"Patellar tracking patterns during active and passive knee extension","volume":"187","author":[{"family":"Brossmann","given":"J."},{"family":"Muhle","given":"C."},{"family":"Schröder","given":"C."},{"family":"Melchert","given":"U. H."},{"family":"Büll","given":"C. C."},{"family":"Spielmann","given":"R. P."},{"family":"Heller","given":"M."}],"issued":{"date-parts":[["1993",4]]}}}],"schema":"https://github.com/citation-style-language/schema/raw/master/csl-citation.json"} </w:instrText>
      </w:r>
      <w:r w:rsidR="004B3816">
        <w:rPr>
          <w:rFonts w:ascii="Verdana" w:hAnsi="Verdana"/>
        </w:rPr>
        <w:fldChar w:fldCharType="separate"/>
      </w:r>
      <w:r w:rsidR="00DB5B4D" w:rsidRPr="00DB5B4D">
        <w:rPr>
          <w:rFonts w:ascii="Verdana" w:hAnsi="Verdana"/>
        </w:rPr>
        <w:t>[11]</w:t>
      </w:r>
      <w:r w:rsidR="004B3816">
        <w:rPr>
          <w:rFonts w:ascii="Verdana" w:hAnsi="Verdana"/>
        </w:rPr>
        <w:fldChar w:fldCharType="end"/>
      </w:r>
      <w:r w:rsidR="004B3816" w:rsidRPr="004B3816">
        <w:rPr>
          <w:rFonts w:ascii="Verdana" w:hAnsi="Verdana"/>
        </w:rPr>
        <w:t>.</w:t>
      </w:r>
    </w:p>
    <w:p w14:paraId="08A66BCB" w14:textId="172AAE99" w:rsidR="00117673" w:rsidRDefault="00117673" w:rsidP="00194022">
      <w:pPr>
        <w:spacing w:line="360" w:lineRule="auto"/>
        <w:jc w:val="both"/>
        <w:rPr>
          <w:rFonts w:ascii="Verdana" w:hAnsi="Verdana"/>
        </w:rPr>
      </w:pPr>
      <w:commentRangeStart w:id="10"/>
      <w:r w:rsidRPr="00117673">
        <w:rPr>
          <w:rFonts w:ascii="Verdana" w:hAnsi="Verdana"/>
        </w:rPr>
        <w:t xml:space="preserve">In </w:t>
      </w:r>
      <w:commentRangeEnd w:id="10"/>
      <w:r w:rsidR="00A11C9B">
        <w:rPr>
          <w:rStyle w:val="CommentReference"/>
        </w:rPr>
        <w:commentReference w:id="10"/>
      </w:r>
      <w:r w:rsidRPr="00117673">
        <w:rPr>
          <w:rFonts w:ascii="Verdana" w:hAnsi="Verdana"/>
        </w:rPr>
        <w:t xml:space="preserve">this work, we present a semi-automated method for tracking </w:t>
      </w:r>
      <w:r w:rsidR="001E4C45">
        <w:rPr>
          <w:rFonts w:ascii="Verdana" w:hAnsi="Verdana"/>
        </w:rPr>
        <w:t>two-dimensional (2D)</w:t>
      </w:r>
      <w:r w:rsidR="00A11C9B">
        <w:rPr>
          <w:rFonts w:ascii="Verdana" w:hAnsi="Verdana"/>
        </w:rPr>
        <w:t xml:space="preserve"> </w:t>
      </w:r>
      <w:r w:rsidRPr="00117673">
        <w:rPr>
          <w:rFonts w:ascii="Verdana" w:hAnsi="Verdana"/>
        </w:rPr>
        <w:t xml:space="preserve">bone motion </w:t>
      </w:r>
      <w:r w:rsidR="001E4C45">
        <w:rPr>
          <w:rFonts w:ascii="Verdana" w:hAnsi="Verdana"/>
        </w:rPr>
        <w:t xml:space="preserve">acquired with 2D </w:t>
      </w:r>
      <w:r w:rsidRPr="00117673">
        <w:rPr>
          <w:rFonts w:ascii="Verdana" w:hAnsi="Verdana"/>
        </w:rPr>
        <w:t xml:space="preserve">sagittal CINE MRI sequences during controlled </w:t>
      </w:r>
      <w:r w:rsidRPr="00117673">
        <w:rPr>
          <w:rFonts w:ascii="Verdana" w:hAnsi="Verdana"/>
        </w:rPr>
        <w:lastRenderedPageBreak/>
        <w:t xml:space="preserve">knee flexion-extension using a custom MRI-compatible </w:t>
      </w:r>
      <w:r w:rsidR="001E4C45">
        <w:rPr>
          <w:rFonts w:ascii="Verdana" w:hAnsi="Verdana"/>
        </w:rPr>
        <w:t xml:space="preserve">knee motion and </w:t>
      </w:r>
      <w:r w:rsidRPr="00117673">
        <w:rPr>
          <w:rFonts w:ascii="Verdana" w:hAnsi="Verdana"/>
        </w:rPr>
        <w:t xml:space="preserve">loading device. Our approach </w:t>
      </w:r>
      <w:r w:rsidR="001E4C45">
        <w:rPr>
          <w:rFonts w:ascii="Verdana" w:hAnsi="Verdana"/>
        </w:rPr>
        <w:t xml:space="preserve">combines </w:t>
      </w:r>
      <w:r w:rsidRPr="00117673">
        <w:rPr>
          <w:rFonts w:ascii="Verdana" w:hAnsi="Verdana"/>
        </w:rPr>
        <w:t xml:space="preserve">edge detection </w:t>
      </w:r>
      <w:r w:rsidR="001E4C45">
        <w:rPr>
          <w:rFonts w:ascii="Verdana" w:hAnsi="Verdana"/>
        </w:rPr>
        <w:t xml:space="preserve">with </w:t>
      </w:r>
      <w:r w:rsidRPr="00117673">
        <w:rPr>
          <w:rFonts w:ascii="Verdana" w:hAnsi="Verdana"/>
        </w:rPr>
        <w:t xml:space="preserve">frame-to-frame transformation optimization to propagate initial bone segmentations </w:t>
      </w:r>
      <w:r w:rsidR="001E4C45" w:rsidRPr="00117673">
        <w:rPr>
          <w:rFonts w:ascii="Verdana" w:hAnsi="Verdana"/>
        </w:rPr>
        <w:t xml:space="preserve">automatically </w:t>
      </w:r>
      <w:r w:rsidRPr="00117673">
        <w:rPr>
          <w:rFonts w:ascii="Verdana" w:hAnsi="Verdana"/>
        </w:rPr>
        <w:t xml:space="preserve">throughout the motion cycle. </w:t>
      </w:r>
      <w:r w:rsidR="00194022">
        <w:rPr>
          <w:rFonts w:ascii="Verdana" w:hAnsi="Verdana"/>
        </w:rPr>
        <w:t>Unlike methods requiring 3D bone models</w:t>
      </w:r>
      <w:r w:rsidRPr="00117673">
        <w:rPr>
          <w:rFonts w:ascii="Verdana" w:hAnsi="Verdana"/>
        </w:rPr>
        <w:t xml:space="preserve">, our technique operates directly on </w:t>
      </w:r>
      <w:r w:rsidR="009D435A" w:rsidRPr="00117673">
        <w:rPr>
          <w:rFonts w:ascii="Verdana" w:hAnsi="Verdana"/>
        </w:rPr>
        <w:t>dynamic</w:t>
      </w:r>
      <w:r w:rsidRPr="00117673">
        <w:rPr>
          <w:rFonts w:ascii="Verdana" w:hAnsi="Verdana"/>
        </w:rPr>
        <w:t xml:space="preserve"> frames without requiring additional static scans, streamlining the analysis process.</w:t>
      </w:r>
      <w:r w:rsidR="009802A0">
        <w:rPr>
          <w:rFonts w:ascii="Verdana" w:hAnsi="Verdana"/>
        </w:rPr>
        <w:t xml:space="preserve"> </w:t>
      </w:r>
      <w:commentRangeStart w:id="11"/>
      <w:r w:rsidR="00B365EC" w:rsidRPr="00B365EC">
        <w:rPr>
          <w:rFonts w:ascii="Verdana" w:hAnsi="Verdana"/>
        </w:rPr>
        <w:t>The primary objective was to develop a bone tracking method that can reliably extract bone motion parameters directly from dynamic MRI sequences</w:t>
      </w:r>
      <w:r w:rsidR="00B365EC">
        <w:rPr>
          <w:rFonts w:ascii="Verdana" w:hAnsi="Verdana"/>
        </w:rPr>
        <w:t xml:space="preserve">. </w:t>
      </w:r>
      <w:r w:rsidRPr="00117673">
        <w:rPr>
          <w:rFonts w:ascii="Verdana" w:hAnsi="Verdana"/>
        </w:rPr>
        <w:t xml:space="preserve"> </w:t>
      </w:r>
      <w:commentRangeEnd w:id="11"/>
      <w:r w:rsidR="000E13DC">
        <w:rPr>
          <w:rStyle w:val="CommentReference"/>
        </w:rPr>
        <w:commentReference w:id="11"/>
      </w:r>
      <w:commentRangeStart w:id="12"/>
      <w:r w:rsidR="00B365EC" w:rsidRPr="00B365EC">
        <w:rPr>
          <w:rFonts w:ascii="Verdana" w:hAnsi="Verdana"/>
        </w:rPr>
        <w:t xml:space="preserve">To </w:t>
      </w:r>
      <w:commentRangeEnd w:id="12"/>
      <w:r w:rsidR="001E4C45">
        <w:rPr>
          <w:rStyle w:val="CommentReference"/>
        </w:rPr>
        <w:commentReference w:id="12"/>
      </w:r>
      <w:r w:rsidR="00B365EC" w:rsidRPr="00B365EC">
        <w:rPr>
          <w:rFonts w:ascii="Verdana" w:hAnsi="Verdana"/>
        </w:rPr>
        <w:t xml:space="preserve">validate our </w:t>
      </w:r>
      <w:r w:rsidR="000E13DC">
        <w:rPr>
          <w:rFonts w:ascii="Verdana" w:hAnsi="Verdana"/>
        </w:rPr>
        <w:t>method</w:t>
      </w:r>
      <w:r w:rsidR="00B365EC" w:rsidRPr="00B365EC">
        <w:rPr>
          <w:rFonts w:ascii="Verdana" w:hAnsi="Verdana"/>
        </w:rPr>
        <w:t xml:space="preserve">, we compared </w:t>
      </w:r>
      <w:commentRangeStart w:id="13"/>
      <w:r w:rsidR="00B365EC" w:rsidRPr="00B365EC">
        <w:rPr>
          <w:rFonts w:ascii="Verdana" w:hAnsi="Verdana"/>
        </w:rPr>
        <w:t>centroid-based distance measuremen</w:t>
      </w:r>
      <w:commentRangeEnd w:id="13"/>
      <w:r w:rsidR="000E13DC">
        <w:rPr>
          <w:rStyle w:val="CommentReference"/>
        </w:rPr>
        <w:commentReference w:id="13"/>
      </w:r>
      <w:r w:rsidR="00B365EC" w:rsidRPr="00B365EC">
        <w:rPr>
          <w:rFonts w:ascii="Verdana" w:hAnsi="Verdana"/>
        </w:rPr>
        <w:t xml:space="preserve">ts between semi-automated </w:t>
      </w:r>
      <w:r w:rsidR="007C490C">
        <w:rPr>
          <w:rFonts w:ascii="Verdana" w:hAnsi="Verdana"/>
        </w:rPr>
        <w:t xml:space="preserve">and manual </w:t>
      </w:r>
      <w:r w:rsidR="00B365EC" w:rsidRPr="00B365EC">
        <w:rPr>
          <w:rFonts w:ascii="Verdana" w:hAnsi="Verdana"/>
        </w:rPr>
        <w:t xml:space="preserve">segmentation across all frames </w:t>
      </w:r>
      <w:r w:rsidR="007C490C">
        <w:rPr>
          <w:rFonts w:ascii="Verdana" w:hAnsi="Verdana"/>
        </w:rPr>
        <w:t>of</w:t>
      </w:r>
      <w:r w:rsidR="007C490C" w:rsidRPr="00B365EC">
        <w:rPr>
          <w:rFonts w:ascii="Verdana" w:hAnsi="Verdana"/>
        </w:rPr>
        <w:t xml:space="preserve"> </w:t>
      </w:r>
      <w:r w:rsidR="00B365EC" w:rsidRPr="00B365EC">
        <w:rPr>
          <w:rFonts w:ascii="Verdana" w:hAnsi="Verdana"/>
        </w:rPr>
        <w:t>the motion cycle</w:t>
      </w:r>
      <w:r w:rsidR="007C490C">
        <w:rPr>
          <w:rFonts w:ascii="Verdana" w:hAnsi="Verdana"/>
        </w:rPr>
        <w:t>.</w:t>
      </w:r>
      <w:commentRangeStart w:id="14"/>
      <w:commentRangeEnd w:id="14"/>
      <w:r w:rsidR="007C490C">
        <w:rPr>
          <w:rStyle w:val="CommentReference"/>
        </w:rPr>
        <w:commentReference w:id="14"/>
      </w:r>
    </w:p>
    <w:p w14:paraId="031B08CC" w14:textId="5C6ACF7A" w:rsidR="00662A91" w:rsidRDefault="00662A91" w:rsidP="00727147">
      <w:pPr>
        <w:spacing w:line="360" w:lineRule="auto"/>
        <w:rPr>
          <w:rFonts w:ascii="Verdana" w:hAnsi="Verdana"/>
          <w:u w:val="single"/>
        </w:rPr>
      </w:pPr>
      <w:r>
        <w:rPr>
          <w:rFonts w:ascii="Verdana" w:hAnsi="Verdana"/>
          <w:u w:val="single"/>
        </w:rPr>
        <w:t>2. Material and Methods</w:t>
      </w:r>
    </w:p>
    <w:p w14:paraId="4AE89D5E" w14:textId="48DA0A13" w:rsidR="00E328D8" w:rsidRDefault="003E1409" w:rsidP="00727147">
      <w:pPr>
        <w:spacing w:line="360" w:lineRule="auto"/>
        <w:rPr>
          <w:rFonts w:ascii="Verdana" w:hAnsi="Verdana"/>
          <w:u w:val="single"/>
        </w:rPr>
      </w:pPr>
      <w:r w:rsidRPr="5FE521F8">
        <w:rPr>
          <w:rFonts w:ascii="Verdana" w:hAnsi="Verdana"/>
          <w:u w:val="single"/>
        </w:rPr>
        <w:t>2.</w:t>
      </w:r>
      <w:r w:rsidR="447A5B3E" w:rsidRPr="5FE521F8">
        <w:rPr>
          <w:rFonts w:ascii="Verdana" w:hAnsi="Verdana"/>
          <w:u w:val="single"/>
        </w:rPr>
        <w:t>1</w:t>
      </w:r>
      <w:r w:rsidRPr="5FE521F8">
        <w:rPr>
          <w:rFonts w:ascii="Verdana" w:hAnsi="Verdana"/>
          <w:u w:val="single"/>
        </w:rPr>
        <w:t xml:space="preserve"> </w:t>
      </w:r>
      <w:r w:rsidR="53ADC6AB" w:rsidRPr="5FE521F8">
        <w:rPr>
          <w:rFonts w:ascii="Verdana" w:hAnsi="Verdana"/>
          <w:u w:val="single"/>
        </w:rPr>
        <w:t xml:space="preserve">Image </w:t>
      </w:r>
      <w:r w:rsidR="0047266F">
        <w:rPr>
          <w:rFonts w:ascii="Verdana" w:hAnsi="Verdana"/>
          <w:u w:val="single"/>
        </w:rPr>
        <w:t>A</w:t>
      </w:r>
      <w:r w:rsidR="53ADC6AB" w:rsidRPr="5FE521F8">
        <w:rPr>
          <w:rFonts w:ascii="Verdana" w:hAnsi="Verdana"/>
          <w:u w:val="single"/>
        </w:rPr>
        <w:t xml:space="preserve">cquisition and </w:t>
      </w:r>
      <w:r w:rsidR="0047266F">
        <w:rPr>
          <w:rFonts w:ascii="Verdana" w:hAnsi="Verdana"/>
          <w:u w:val="single"/>
        </w:rPr>
        <w:t>R</w:t>
      </w:r>
      <w:r w:rsidR="53ADC6AB" w:rsidRPr="5FE521F8">
        <w:rPr>
          <w:rFonts w:ascii="Verdana" w:hAnsi="Verdana"/>
          <w:u w:val="single"/>
        </w:rPr>
        <w:t>econstruction</w:t>
      </w:r>
    </w:p>
    <w:p w14:paraId="5C4A94D4" w14:textId="15A0532C" w:rsidR="005702C6" w:rsidRDefault="007C6C76" w:rsidP="00662A7A">
      <w:pPr>
        <w:spacing w:line="360" w:lineRule="auto"/>
        <w:jc w:val="both"/>
        <w:rPr>
          <w:rFonts w:ascii="Verdana" w:hAnsi="Verdana"/>
        </w:rPr>
      </w:pPr>
      <w:r w:rsidRPr="007C6C76">
        <w:rPr>
          <w:rFonts w:ascii="Verdana" w:hAnsi="Verdana"/>
        </w:rPr>
        <w:t>Five healthy volunteers (</w:t>
      </w:r>
      <w:r w:rsidR="00ED6D8F">
        <w:rPr>
          <w:rFonts w:ascii="Verdana" w:hAnsi="Verdana"/>
        </w:rPr>
        <w:t xml:space="preserve">three males and two females, </w:t>
      </w:r>
      <w:r w:rsidRPr="007C6C76">
        <w:rPr>
          <w:rFonts w:ascii="Verdana" w:hAnsi="Verdana"/>
        </w:rPr>
        <w:t>2</w:t>
      </w:r>
      <w:r w:rsidR="00495849">
        <w:rPr>
          <w:rFonts w:ascii="Verdana" w:hAnsi="Verdana"/>
        </w:rPr>
        <w:t>4</w:t>
      </w:r>
      <w:r w:rsidRPr="007C6C76">
        <w:rPr>
          <w:rFonts w:ascii="Verdana" w:hAnsi="Verdana"/>
        </w:rPr>
        <w:t>-39</w:t>
      </w:r>
      <w:r w:rsidR="0047266F">
        <w:rPr>
          <w:rFonts w:ascii="Verdana" w:hAnsi="Verdana"/>
        </w:rPr>
        <w:t xml:space="preserve"> years</w:t>
      </w:r>
      <w:r w:rsidR="001511D6">
        <w:rPr>
          <w:rFonts w:ascii="Verdana" w:hAnsi="Verdana"/>
        </w:rPr>
        <w:t xml:space="preserve"> old</w:t>
      </w:r>
      <w:r w:rsidR="00495849">
        <w:rPr>
          <w:rFonts w:ascii="Verdana" w:hAnsi="Verdana"/>
        </w:rPr>
        <w:t xml:space="preserve">, </w:t>
      </w:r>
      <w:r w:rsidR="00E31065">
        <w:rPr>
          <w:rFonts w:ascii="Verdana" w:hAnsi="Verdana"/>
        </w:rPr>
        <w:t xml:space="preserve">body </w:t>
      </w:r>
      <w:r w:rsidR="0047266F">
        <w:rPr>
          <w:rFonts w:ascii="Verdana" w:hAnsi="Verdana"/>
        </w:rPr>
        <w:t>mass</w:t>
      </w:r>
      <w:r w:rsidR="00495849">
        <w:rPr>
          <w:rFonts w:ascii="Verdana" w:hAnsi="Verdana"/>
        </w:rPr>
        <w:t xml:space="preserve"> 55-90 kg</w:t>
      </w:r>
      <w:r w:rsidRPr="007C6C76">
        <w:rPr>
          <w:rFonts w:ascii="Verdana" w:hAnsi="Verdana"/>
        </w:rPr>
        <w:t xml:space="preserve">) participated in this study. Dynamic MRI scans were </w:t>
      </w:r>
      <w:r w:rsidR="0047266F">
        <w:rPr>
          <w:rFonts w:ascii="Verdana" w:hAnsi="Verdana"/>
        </w:rPr>
        <w:t>acquired for</w:t>
      </w:r>
      <w:r w:rsidRPr="007C6C76">
        <w:rPr>
          <w:rFonts w:ascii="Verdana" w:hAnsi="Verdana"/>
        </w:rPr>
        <w:t xml:space="preserve"> the left leg of each participant using a 3</w:t>
      </w:r>
      <w:r w:rsidR="00E31065">
        <w:rPr>
          <w:rFonts w:ascii="Verdana" w:hAnsi="Verdana"/>
        </w:rPr>
        <w:t xml:space="preserve"> </w:t>
      </w:r>
      <w:r w:rsidRPr="007C6C76">
        <w:rPr>
          <w:rFonts w:ascii="Verdana" w:hAnsi="Verdana"/>
        </w:rPr>
        <w:t>T</w:t>
      </w:r>
      <w:r w:rsidR="00E31065">
        <w:rPr>
          <w:rFonts w:ascii="Verdana" w:hAnsi="Verdana"/>
        </w:rPr>
        <w:t xml:space="preserve"> </w:t>
      </w:r>
      <w:r w:rsidR="00662A7A">
        <w:rPr>
          <w:rFonts w:ascii="Verdana" w:hAnsi="Verdana"/>
        </w:rPr>
        <w:t xml:space="preserve">clinical </w:t>
      </w:r>
      <w:r w:rsidR="00662A7A" w:rsidRPr="007C6C76">
        <w:rPr>
          <w:rFonts w:ascii="Verdana" w:hAnsi="Verdana"/>
        </w:rPr>
        <w:t>whole</w:t>
      </w:r>
      <w:r w:rsidR="00E31065">
        <w:rPr>
          <w:rFonts w:ascii="Verdana" w:hAnsi="Verdana"/>
        </w:rPr>
        <w:t>-body</w:t>
      </w:r>
      <w:r w:rsidR="00E31065" w:rsidRPr="007C6C76">
        <w:rPr>
          <w:rFonts w:ascii="Verdana" w:hAnsi="Verdana"/>
        </w:rPr>
        <w:t xml:space="preserve"> </w:t>
      </w:r>
      <w:r w:rsidR="00E31065">
        <w:rPr>
          <w:rFonts w:ascii="Verdana" w:hAnsi="Verdana"/>
        </w:rPr>
        <w:t xml:space="preserve">MRI </w:t>
      </w:r>
      <w:r w:rsidRPr="007C6C76">
        <w:rPr>
          <w:rFonts w:ascii="Verdana" w:hAnsi="Verdana"/>
        </w:rPr>
        <w:t>scanner</w:t>
      </w:r>
      <w:r w:rsidR="00495849">
        <w:rPr>
          <w:rFonts w:ascii="Verdana" w:hAnsi="Verdana"/>
        </w:rPr>
        <w:t xml:space="preserve"> (</w:t>
      </w:r>
      <w:r w:rsidR="00E31065">
        <w:rPr>
          <w:rFonts w:ascii="Verdana" w:hAnsi="Verdana"/>
        </w:rPr>
        <w:t xml:space="preserve">MAGNETOM Prisma, </w:t>
      </w:r>
      <w:r w:rsidR="00495849">
        <w:rPr>
          <w:rFonts w:ascii="Verdana" w:hAnsi="Verdana"/>
        </w:rPr>
        <w:t xml:space="preserve">Siemens </w:t>
      </w:r>
      <w:proofErr w:type="spellStart"/>
      <w:r w:rsidR="00495849">
        <w:rPr>
          <w:rFonts w:ascii="Verdana" w:hAnsi="Verdana"/>
        </w:rPr>
        <w:t>Healthineers</w:t>
      </w:r>
      <w:proofErr w:type="spellEnd"/>
      <w:r w:rsidR="00495849">
        <w:rPr>
          <w:rFonts w:ascii="Verdana" w:hAnsi="Verdana"/>
        </w:rPr>
        <w:t>)</w:t>
      </w:r>
      <w:r w:rsidRPr="007C6C76">
        <w:rPr>
          <w:rFonts w:ascii="Verdana" w:hAnsi="Verdana"/>
        </w:rPr>
        <w:t>.</w:t>
      </w:r>
    </w:p>
    <w:p w14:paraId="184AF8F7" w14:textId="4943B3E9" w:rsidR="005702C6" w:rsidRPr="005702C6" w:rsidRDefault="005702C6" w:rsidP="00662A7A">
      <w:pPr>
        <w:spacing w:line="360" w:lineRule="auto"/>
        <w:jc w:val="both"/>
        <w:rPr>
          <w:rFonts w:ascii="Verdana" w:hAnsi="Verdana"/>
        </w:rPr>
      </w:pPr>
      <w:r w:rsidRPr="005702C6">
        <w:rPr>
          <w:rFonts w:ascii="Verdana" w:hAnsi="Verdana"/>
        </w:rPr>
        <w:t xml:space="preserve">A custom MRI-safe </w:t>
      </w:r>
      <w:r w:rsidR="00E14B31">
        <w:rPr>
          <w:rFonts w:ascii="Verdana" w:hAnsi="Verdana"/>
        </w:rPr>
        <w:t xml:space="preserve">knee motion and loading </w:t>
      </w:r>
      <w:r w:rsidRPr="005702C6">
        <w:rPr>
          <w:rFonts w:ascii="Verdana" w:hAnsi="Verdana"/>
        </w:rPr>
        <w:t xml:space="preserve">device </w:t>
      </w:r>
      <w:r w:rsidR="00F163CC">
        <w:rPr>
          <w:rFonts w:ascii="Verdana" w:hAnsi="Verdana"/>
        </w:rPr>
        <w:fldChar w:fldCharType="begin"/>
      </w:r>
      <w:r w:rsidR="00DB5B4D">
        <w:rPr>
          <w:rFonts w:ascii="Verdana" w:hAnsi="Verdana"/>
        </w:rPr>
        <w:instrText xml:space="preserve"> ADDIN ZOTERO_ITEM CSL_CITATION {"citationID":"R43nCaHI","properties":{"formattedCitation":"[16]","plainCitation":"[16]","noteIndex":0},"citationItems":[{"id":38,"uris":["http://zotero.org/users/13606484/items/3GHZ4QKR"],"itemData":{"id":38,"type":"article-journal","abstract":"Introduction: This work aimed to develop a novel multipurpose device for guided knee ﬂexion-extension, both passively using a motorized pneumatic system and actively (muscle-driven) with the joint unloaded or loaded during dynamic MRI. Secondary objectives were to characterize the participant experience during device use, and present preliminary dynamic MRI data to demonstrate the different device capabilities. Material and methods: Self-reported outcomes were used to characterize the pain, physical exertion and discomfort levels experienced by 10 healthy male participants during four different active knee motion and loading protocols using the novel device. Knee angular data were recorded during the protocols to determine the maximum knee range of motion achievable. Dynamic MRI was acquired for three healthy volunteers during passive, unloaded knee motion using 2D Cartesian TSE, 2D radial GRE and 3D UTE sequences; and during active, unloaded and loaded knee motion using 2D radial GRE imaging. Because of the different MRI sequences used, spatial resolution was inherently lower for active knee motion than for passive motion acquisitions.\nResults: Depending on the protocol, some participants reported slight pain, mild discomfort and varying levels of physical exertion. On average, participants achieved </w:instrText>
      </w:r>
      <w:r w:rsidR="00DB5B4D">
        <w:rPr>
          <w:rFonts w:ascii="Cambria Math" w:hAnsi="Cambria Math" w:cs="Cambria Math"/>
        </w:rPr>
        <w:instrText>∼</w:instrText>
      </w:r>
      <w:r w:rsidR="00DB5B4D">
        <w:rPr>
          <w:rFonts w:ascii="Verdana" w:hAnsi="Verdana"/>
        </w:rPr>
        <w:instrText>40</w:instrText>
      </w:r>
      <w:r w:rsidR="00DB5B4D">
        <w:rPr>
          <w:rFonts w:ascii="Verdana" w:hAnsi="Verdana" w:cs="Verdana"/>
        </w:rPr>
        <w:instrText>◦</w:instrText>
      </w:r>
      <w:r w:rsidR="00DB5B4D">
        <w:rPr>
          <w:rFonts w:ascii="Verdana" w:hAnsi="Verdana"/>
        </w:rPr>
        <w:instrText xml:space="preserve"> of knee </w:instrText>
      </w:r>
      <w:r w:rsidR="00DB5B4D">
        <w:rPr>
          <w:rFonts w:ascii="Verdana" w:hAnsi="Verdana" w:cs="Verdana"/>
        </w:rPr>
        <w:instrText>ﬂ</w:instrText>
      </w:r>
      <w:r w:rsidR="00DB5B4D">
        <w:rPr>
          <w:rFonts w:ascii="Verdana" w:hAnsi="Verdana"/>
        </w:rPr>
        <w:instrText xml:space="preserve">exion; loaded conditions can create knee moments up to 27 Nm. High quality imaging data were obtained during different motion and loading conditions. Dynamic 3D data allowed to retrospectively extract arbitrarily oriented slices.\nConclusion: A novel multipurpose device for guided, physiologically relevant knee motion and loading during dynamic MRI was developed. Device use was well tolerated and suitable for acquiring high quality images during different motion and loading conditions. Different bone positions between loaded and unloaded conditions were likely due to out-of-plane motion, particularly because image registration was not performed. Ultimately, this device could be used to advance our understanding of physiological and pathological joint mechanics.","container-title":"Zeitschrift für Medizinische Physik","DOI":"10.1016/j.zemedi.2021.12.002","ISSN":"09393889","issue":"4","journalAbbreviation":"Zeitschrift für Medizinische Physik","language":"en","page":"500-513","source":"DOI.org (Crossref)","title":"A novel multipurpose device for guided knee motion and loading during dynamic magnetic resonance imaging","volume":"32","author":[{"family":"Brisson","given":"Nicholas M."},{"family":"Krämer","given":"Martin"},{"family":"Krahl","given":"Leonie A.N."},{"family":"Schill","given":"Alexander"},{"family":"Duda","given":"Georg N."},{"family":"Reichenbach","given":"Jürgen R."}],"issued":{"date-parts":[["2022",11]]}}}],"schema":"https://github.com/citation-style-language/schema/raw/master/csl-citation.json"} </w:instrText>
      </w:r>
      <w:r w:rsidR="00F163CC">
        <w:rPr>
          <w:rFonts w:ascii="Verdana" w:hAnsi="Verdana"/>
        </w:rPr>
        <w:fldChar w:fldCharType="separate"/>
      </w:r>
      <w:r w:rsidR="00DB5B4D" w:rsidRPr="00DB5B4D">
        <w:rPr>
          <w:rFonts w:ascii="Verdana" w:hAnsi="Verdana"/>
        </w:rPr>
        <w:t>[16]</w:t>
      </w:r>
      <w:r w:rsidR="00F163CC">
        <w:rPr>
          <w:rFonts w:ascii="Verdana" w:hAnsi="Verdana"/>
        </w:rPr>
        <w:fldChar w:fldCharType="end"/>
      </w:r>
      <w:r w:rsidRPr="005702C6">
        <w:rPr>
          <w:rFonts w:ascii="Verdana" w:hAnsi="Verdana"/>
        </w:rPr>
        <w:t xml:space="preserve"> was used to guide knee motion and ensure consistent, planar movement during flexion-extension cycles. Participants were positioned supine in the scanner with their thigh secured on a wedge positioner using a strap. </w:t>
      </w:r>
      <w:r w:rsidR="00FE7140" w:rsidRPr="00FE7140">
        <w:rPr>
          <w:rFonts w:ascii="Verdana" w:hAnsi="Verdana"/>
        </w:rPr>
        <w:t>The lower leg was secured to an ankle support positioned just proximal to the malleolus using Velcro straps to attach the leg to the device arm. Additional straps were applied around the thigh to minimize unwanted lateral movement. The knee joint center was carefully aligned with the device's axis of rotation, allowing only flexion and extension movements in the sagittal plane.</w:t>
      </w:r>
      <w:r w:rsidR="00FE7140">
        <w:rPr>
          <w:rFonts w:ascii="Verdana" w:hAnsi="Verdana"/>
        </w:rPr>
        <w:t xml:space="preserve"> </w:t>
      </w:r>
      <w:r w:rsidR="00822FFE" w:rsidRPr="5FE521F8">
        <w:rPr>
          <w:rFonts w:ascii="Verdana" w:hAnsi="Verdana"/>
        </w:rPr>
        <w:t>Two</w:t>
      </w:r>
      <w:r w:rsidRPr="5FE521F8">
        <w:rPr>
          <w:rFonts w:ascii="Verdana" w:hAnsi="Verdana"/>
        </w:rPr>
        <w:t xml:space="preserve"> flexible 16-channel multifunctional coils (Variety, Noras MRI products GmbH) were </w:t>
      </w:r>
      <w:r w:rsidR="00900AA1">
        <w:rPr>
          <w:rFonts w:ascii="Verdana" w:hAnsi="Verdana"/>
        </w:rPr>
        <w:t>used</w:t>
      </w:r>
      <w:r w:rsidR="003A48A4">
        <w:rPr>
          <w:rFonts w:ascii="Verdana" w:hAnsi="Verdana"/>
        </w:rPr>
        <w:t xml:space="preserve"> to ensure comprehensive coverage of the knee region. </w:t>
      </w:r>
      <w:r w:rsidR="003A48A4" w:rsidRPr="003A48A4">
        <w:rPr>
          <w:rFonts w:ascii="Verdana" w:hAnsi="Verdana"/>
        </w:rPr>
        <w:t xml:space="preserve">One coil was positioned beneath the knee, with the posterior </w:t>
      </w:r>
      <w:r w:rsidR="00392983">
        <w:rPr>
          <w:rFonts w:ascii="Verdana" w:hAnsi="Verdana"/>
        </w:rPr>
        <w:t>surface</w:t>
      </w:r>
      <w:r w:rsidR="00392983" w:rsidRPr="003A48A4">
        <w:rPr>
          <w:rFonts w:ascii="Verdana" w:hAnsi="Verdana"/>
        </w:rPr>
        <w:t xml:space="preserve"> </w:t>
      </w:r>
      <w:r w:rsidR="003A48A4" w:rsidRPr="003A48A4">
        <w:rPr>
          <w:rFonts w:ascii="Verdana" w:hAnsi="Verdana"/>
        </w:rPr>
        <w:t>of the knee resting directly on it</w:t>
      </w:r>
      <w:r w:rsidR="003A48A4">
        <w:rPr>
          <w:rFonts w:ascii="Verdana" w:hAnsi="Verdana"/>
        </w:rPr>
        <w:t xml:space="preserve">. </w:t>
      </w:r>
      <w:r w:rsidR="003A48A4" w:rsidRPr="003A48A4">
        <w:rPr>
          <w:rFonts w:ascii="Verdana" w:hAnsi="Verdana"/>
        </w:rPr>
        <w:t xml:space="preserve">The second coil was wrapped around the anterior </w:t>
      </w:r>
      <w:r w:rsidR="00392983">
        <w:rPr>
          <w:rFonts w:ascii="Verdana" w:hAnsi="Verdana"/>
        </w:rPr>
        <w:t>surface</w:t>
      </w:r>
      <w:r w:rsidR="00392983" w:rsidRPr="003A48A4">
        <w:rPr>
          <w:rFonts w:ascii="Verdana" w:hAnsi="Verdana"/>
        </w:rPr>
        <w:t xml:space="preserve"> </w:t>
      </w:r>
      <w:r w:rsidR="003A48A4" w:rsidRPr="003A48A4">
        <w:rPr>
          <w:rFonts w:ascii="Verdana" w:hAnsi="Verdana"/>
        </w:rPr>
        <w:t xml:space="preserve">of the knee, covering the proximal tibia. </w:t>
      </w:r>
      <w:r w:rsidR="00900AA1">
        <w:rPr>
          <w:rFonts w:ascii="Verdana" w:hAnsi="Verdana"/>
        </w:rPr>
        <w:t xml:space="preserve"> </w:t>
      </w:r>
    </w:p>
    <w:p w14:paraId="6DA2F97E" w14:textId="0DFBEA9B" w:rsidR="003E1409" w:rsidRPr="001623AC" w:rsidRDefault="2FD728FF" w:rsidP="00662A7A">
      <w:pPr>
        <w:spacing w:line="360" w:lineRule="auto"/>
        <w:jc w:val="both"/>
        <w:rPr>
          <w:rFonts w:ascii="Verdana" w:eastAsia="Verdana" w:hAnsi="Verdana" w:cs="Verdana"/>
        </w:rPr>
      </w:pPr>
      <w:r w:rsidRPr="5FE521F8">
        <w:rPr>
          <w:rFonts w:ascii="Verdana" w:eastAsia="Verdana" w:hAnsi="Verdana" w:cs="Verdana"/>
        </w:rPr>
        <w:t>During the scan, participants performed controlled extension</w:t>
      </w:r>
      <w:r w:rsidR="00ED240F">
        <w:rPr>
          <w:rFonts w:ascii="Verdana" w:eastAsia="Verdana" w:hAnsi="Verdana" w:cs="Verdana"/>
        </w:rPr>
        <w:t>-flexion</w:t>
      </w:r>
      <w:r w:rsidRPr="5FE521F8">
        <w:rPr>
          <w:rFonts w:ascii="Verdana" w:eastAsia="Verdana" w:hAnsi="Verdana" w:cs="Verdana"/>
        </w:rPr>
        <w:t xml:space="preserve"> cycles of the knee joint </w:t>
      </w:r>
      <w:r w:rsidR="00F20C69">
        <w:rPr>
          <w:rFonts w:ascii="Verdana" w:eastAsia="Verdana" w:hAnsi="Verdana" w:cs="Verdana"/>
        </w:rPr>
        <w:t xml:space="preserve">to the beat of a </w:t>
      </w:r>
      <w:r w:rsidRPr="5FE521F8">
        <w:rPr>
          <w:rFonts w:ascii="Verdana" w:eastAsia="Verdana" w:hAnsi="Verdana" w:cs="Verdana"/>
        </w:rPr>
        <w:t>metronome</w:t>
      </w:r>
      <w:r w:rsidR="00A15404">
        <w:rPr>
          <w:rFonts w:ascii="Verdana" w:eastAsia="Verdana" w:hAnsi="Verdana" w:cs="Verdana"/>
        </w:rPr>
        <w:t xml:space="preserve"> (60 beats per minute)</w:t>
      </w:r>
      <w:r w:rsidRPr="5FE521F8">
        <w:rPr>
          <w:rFonts w:ascii="Verdana" w:eastAsia="Verdana" w:hAnsi="Verdana" w:cs="Verdana"/>
        </w:rPr>
        <w:t xml:space="preserve">. Each </w:t>
      </w:r>
      <w:r w:rsidR="006A1DA7">
        <w:rPr>
          <w:rFonts w:ascii="Verdana" w:eastAsia="Verdana" w:hAnsi="Verdana" w:cs="Verdana"/>
        </w:rPr>
        <w:t xml:space="preserve">knee </w:t>
      </w:r>
      <w:r w:rsidR="00ED240F">
        <w:rPr>
          <w:rFonts w:ascii="Verdana" w:eastAsia="Verdana" w:hAnsi="Verdana" w:cs="Verdana"/>
        </w:rPr>
        <w:t>extension-flexion</w:t>
      </w:r>
      <w:r w:rsidR="006A1DA7" w:rsidRPr="5FE521F8">
        <w:rPr>
          <w:rFonts w:ascii="Verdana" w:eastAsia="Verdana" w:hAnsi="Verdana" w:cs="Verdana"/>
        </w:rPr>
        <w:t xml:space="preserve"> </w:t>
      </w:r>
      <w:r w:rsidR="00A15404">
        <w:rPr>
          <w:rFonts w:ascii="Verdana" w:eastAsia="Verdana" w:hAnsi="Verdana" w:cs="Verdana"/>
        </w:rPr>
        <w:t xml:space="preserve">movement </w:t>
      </w:r>
      <w:r w:rsidRPr="5FE521F8">
        <w:rPr>
          <w:rFonts w:ascii="Verdana" w:eastAsia="Verdana" w:hAnsi="Verdana" w:cs="Verdana"/>
        </w:rPr>
        <w:t xml:space="preserve">cycle </w:t>
      </w:r>
      <w:r w:rsidR="006A1DA7">
        <w:rPr>
          <w:rFonts w:ascii="Verdana" w:eastAsia="Verdana" w:hAnsi="Verdana" w:cs="Verdana"/>
        </w:rPr>
        <w:t>was guided by eight metronome beats,</w:t>
      </w:r>
      <w:r w:rsidR="001623AC">
        <w:rPr>
          <w:rFonts w:ascii="Verdana" w:eastAsia="Verdana" w:hAnsi="Verdana" w:cs="Verdana"/>
        </w:rPr>
        <w:t xml:space="preserve"> </w:t>
      </w:r>
      <w:r w:rsidRPr="5FE521F8">
        <w:rPr>
          <w:rFonts w:ascii="Verdana" w:eastAsia="Verdana" w:hAnsi="Verdana" w:cs="Verdana"/>
        </w:rPr>
        <w:t xml:space="preserve">with the </w:t>
      </w:r>
      <w:r w:rsidR="006A1DA7">
        <w:rPr>
          <w:rFonts w:ascii="Verdana" w:eastAsia="Verdana" w:hAnsi="Verdana" w:cs="Verdana"/>
        </w:rPr>
        <w:t xml:space="preserve">knee fully </w:t>
      </w:r>
      <w:r w:rsidRPr="5FE521F8">
        <w:rPr>
          <w:rFonts w:ascii="Verdana" w:eastAsia="Verdana" w:hAnsi="Verdana" w:cs="Verdana"/>
        </w:rPr>
        <w:t>flexed at the first beat</w:t>
      </w:r>
      <w:r w:rsidR="006A1DA7">
        <w:rPr>
          <w:rFonts w:ascii="Verdana" w:eastAsia="Verdana" w:hAnsi="Verdana" w:cs="Verdana"/>
        </w:rPr>
        <w:t xml:space="preserve">, </w:t>
      </w:r>
      <w:r w:rsidRPr="5FE521F8">
        <w:rPr>
          <w:rFonts w:ascii="Verdana" w:eastAsia="Verdana" w:hAnsi="Verdana" w:cs="Verdana"/>
        </w:rPr>
        <w:t>fully extended by the fourth</w:t>
      </w:r>
      <w:r w:rsidR="006A1DA7">
        <w:rPr>
          <w:rFonts w:ascii="Verdana" w:eastAsia="Verdana" w:hAnsi="Verdana" w:cs="Verdana"/>
        </w:rPr>
        <w:t xml:space="preserve"> beat and fully flexed </w:t>
      </w:r>
      <w:r w:rsidR="006A1DA7">
        <w:rPr>
          <w:rFonts w:ascii="Verdana" w:eastAsia="Verdana" w:hAnsi="Verdana" w:cs="Verdana"/>
        </w:rPr>
        <w:lastRenderedPageBreak/>
        <w:t>again by the eighth beat</w:t>
      </w:r>
      <w:r w:rsidRPr="5FE521F8">
        <w:rPr>
          <w:rFonts w:ascii="Verdana" w:eastAsia="Verdana" w:hAnsi="Verdana" w:cs="Verdana"/>
        </w:rPr>
        <w:t xml:space="preserve">, resulting in 7.5 cycles per minute. </w:t>
      </w:r>
      <w:r w:rsidR="006A1DA7" w:rsidRPr="5FE521F8">
        <w:rPr>
          <w:rFonts w:ascii="Verdana" w:eastAsia="Verdana" w:hAnsi="Verdana" w:cs="Verdana"/>
        </w:rPr>
        <w:t xml:space="preserve">The </w:t>
      </w:r>
      <w:r w:rsidR="006A1DA7">
        <w:rPr>
          <w:rFonts w:ascii="Verdana" w:eastAsia="Verdana" w:hAnsi="Verdana" w:cs="Verdana"/>
        </w:rPr>
        <w:t xml:space="preserve">knee </w:t>
      </w:r>
      <w:r w:rsidR="006A1DA7" w:rsidRPr="5FE521F8">
        <w:rPr>
          <w:rFonts w:ascii="Verdana" w:eastAsia="Verdana" w:hAnsi="Verdana" w:cs="Verdana"/>
        </w:rPr>
        <w:t xml:space="preserve">range of motion </w:t>
      </w:r>
      <w:r w:rsidR="006A1DA7">
        <w:rPr>
          <w:rFonts w:ascii="Verdana" w:eastAsia="Verdana" w:hAnsi="Verdana" w:cs="Verdana"/>
        </w:rPr>
        <w:t>achieved by the participants varied between 30 and 46 degrees</w:t>
      </w:r>
      <w:r w:rsidR="006A1DA7" w:rsidRPr="5FE521F8">
        <w:rPr>
          <w:rFonts w:ascii="Verdana" w:eastAsia="Verdana" w:hAnsi="Verdana" w:cs="Verdana"/>
        </w:rPr>
        <w:t xml:space="preserve">. </w:t>
      </w:r>
      <w:r w:rsidRPr="5FE521F8">
        <w:rPr>
          <w:rFonts w:ascii="Verdana" w:eastAsia="Verdana" w:hAnsi="Verdana" w:cs="Verdana"/>
        </w:rPr>
        <w:t xml:space="preserve">The total scan duration was 160 seconds, allowing for </w:t>
      </w:r>
      <w:r w:rsidR="00A15404">
        <w:rPr>
          <w:rFonts w:ascii="Verdana" w:eastAsia="Verdana" w:hAnsi="Verdana" w:cs="Verdana"/>
        </w:rPr>
        <w:t xml:space="preserve">the acquisition of </w:t>
      </w:r>
      <w:r w:rsidRPr="5FE521F8">
        <w:rPr>
          <w:rFonts w:ascii="Verdana" w:eastAsia="Verdana" w:hAnsi="Verdana" w:cs="Verdana"/>
        </w:rPr>
        <w:t xml:space="preserve">approximately 20 full </w:t>
      </w:r>
      <w:r w:rsidR="00A15404">
        <w:rPr>
          <w:rFonts w:ascii="Verdana" w:eastAsia="Verdana" w:hAnsi="Verdana" w:cs="Verdana"/>
        </w:rPr>
        <w:t xml:space="preserve">knee </w:t>
      </w:r>
      <w:r w:rsidRPr="5FE521F8">
        <w:rPr>
          <w:rFonts w:ascii="Verdana" w:eastAsia="Verdana" w:hAnsi="Verdana" w:cs="Verdana"/>
        </w:rPr>
        <w:t>extension-flexion cycles.</w:t>
      </w:r>
      <w:r w:rsidR="007C6C76" w:rsidRPr="5FE521F8">
        <w:rPr>
          <w:rFonts w:ascii="Verdana" w:hAnsi="Verdana"/>
        </w:rPr>
        <w:t xml:space="preserve"> </w:t>
      </w:r>
    </w:p>
    <w:p w14:paraId="04165CD1" w14:textId="639452EF" w:rsidR="0E058264" w:rsidRDefault="0E058264" w:rsidP="00662A7A">
      <w:pPr>
        <w:spacing w:line="360" w:lineRule="auto"/>
        <w:jc w:val="both"/>
        <w:rPr>
          <w:rFonts w:ascii="Verdana" w:eastAsia="Verdana" w:hAnsi="Verdana" w:cs="Verdana"/>
        </w:rPr>
      </w:pPr>
      <w:r w:rsidRPr="5FE521F8">
        <w:rPr>
          <w:rFonts w:ascii="Verdana" w:eastAsia="Verdana" w:hAnsi="Verdana" w:cs="Verdana"/>
        </w:rPr>
        <w:t xml:space="preserve">MRI data </w:t>
      </w:r>
      <w:r w:rsidR="00A15404">
        <w:rPr>
          <w:rFonts w:ascii="Verdana" w:eastAsia="Verdana" w:hAnsi="Verdana" w:cs="Verdana"/>
        </w:rPr>
        <w:t>were</w:t>
      </w:r>
      <w:r w:rsidRPr="5FE521F8">
        <w:rPr>
          <w:rFonts w:ascii="Verdana" w:eastAsia="Verdana" w:hAnsi="Verdana" w:cs="Verdana"/>
        </w:rPr>
        <w:t xml:space="preserve"> acquired using a 2D radial golden-angle gradient echo FLASH sequence</w:t>
      </w:r>
      <w:r w:rsidR="00F163CC">
        <w:rPr>
          <w:rFonts w:ascii="Verdana" w:eastAsia="Verdana" w:hAnsi="Verdana" w:cs="Verdana"/>
        </w:rPr>
        <w:t xml:space="preserve"> </w:t>
      </w:r>
      <w:r w:rsidR="00F163CC">
        <w:rPr>
          <w:rFonts w:ascii="Verdana" w:eastAsia="Verdana" w:hAnsi="Verdana" w:cs="Verdana"/>
        </w:rPr>
        <w:fldChar w:fldCharType="begin"/>
      </w:r>
      <w:r w:rsidR="00DB5B4D">
        <w:rPr>
          <w:rFonts w:ascii="Verdana" w:eastAsia="Verdana" w:hAnsi="Verdana" w:cs="Verdana"/>
        </w:rPr>
        <w:instrText xml:space="preserve"> ADDIN ZOTERO_ITEM CSL_CITATION {"citationID":"rmLVeIiE","properties":{"formattedCitation":"[17,18]","plainCitation":"[17,18]","noteIndex":0},"citationItems":[{"id":14,"uris":["http://zotero.org/users/13606484/items/LFU7F3I4"],"itemData":{"id":14,"type":"article-journal","abstract":"In dynamic magnetic resonance imaging (MRI) studies, the motion kinetics or the contrast variability are often hard to predict, hampering an appropriate choice of the image update rate or the temporal resolution. A constant azimuthal proﬁle spacing (111.246 ), based on the Golden Ratio, is investigated as optimal for image reconstruction from an arbitrary number of proﬁles in radial MRI. The proﬁle order is evaluated and compared with a uniform proﬁle distribution in terms of signal-to-noise ratio (SNR) and artifact level. The favorable characteristics of such a proﬁle order are exempliﬁed in two applications on healthy volunteers. First, an advanced sliding window reconstruction scheme is applied to dynamic cardiac imaging, with a reconstruction window that can be ﬂexibly adjusted according to the extent of cardiac motion that is acceptable. Second, a contrast-enhancing -space ﬁlter is presented that permits reconstructing an arbitrary number of images at arbitrary time points from one raw data set. The ﬁlter was utilized to depict the T1-relaxation in the brain after a single inversion prepulse. While a uniform proﬁle distribution with a constant angle increment is optimal for a ﬁxed and predetermined number of proﬁles, a proﬁle distribution based on the Golden Ratio proved to be an appropriate solution for an arbitrary number of proﬁles.","container-title":"IEEE Transactions on Medical Imaging","DOI":"10.1109/TMI.2006.885337","ISSN":"0278-0062","issue":"1","journalAbbreviation":"IEEE Trans. Med. Imaging","language":"en","license":"https://ieeexplore.ieee.org/Xplorehelp/downloads/license-information/IEEE.html","page":"68-76","source":"DOI.org (Crossref)","title":"An Optimal Radial Profile Order Based on the Golden Ratio for Time-Resolved MRI","volume":"26","author":[{"family":"Winkelmann","given":"Stefanie"},{"family":"Schaeffter","given":"Tobias"},{"family":"Koehler","given":"Thomas"},{"family":"Eggers","given":"Holger"},{"family":"Doessel","given":"Olaf"}],"issued":{"date-parts":[["2007",1]]}}},{"id":339,"uris":["http://zotero.org/users/13606484/items/YGA8JG7E"],"itemData":{"id":339,"type":"article-journal","abstract":"Purpose\n              To demonstrate radial golden</w:instrText>
      </w:r>
      <w:r w:rsidR="00DB5B4D">
        <w:rPr>
          <w:rFonts w:ascii="Cambria Math" w:eastAsia="Verdana" w:hAnsi="Cambria Math" w:cs="Cambria Math"/>
        </w:rPr>
        <w:instrText>‐</w:instrText>
      </w:r>
      <w:r w:rsidR="00DB5B4D">
        <w:rPr>
          <w:rFonts w:ascii="Verdana" w:eastAsia="Verdana" w:hAnsi="Verdana" w:cs="Verdana"/>
        </w:rPr>
        <w:instrText>ratio–based cardiac cine imaging by using interspersed one</w:instrText>
      </w:r>
      <w:r w:rsidR="00DB5B4D">
        <w:rPr>
          <w:rFonts w:ascii="Cambria Math" w:eastAsia="Verdana" w:hAnsi="Cambria Math" w:cs="Cambria Math"/>
        </w:rPr>
        <w:instrText>‐</w:instrText>
      </w:r>
      <w:r w:rsidR="00DB5B4D">
        <w:rPr>
          <w:rFonts w:ascii="Verdana" w:eastAsia="Verdana" w:hAnsi="Verdana" w:cs="Verdana"/>
        </w:rPr>
        <w:instrText>dimensional (1D) navigators.\n            \n            \n              Materials and Methods\n              The 1D navigators were interspersed into the acquisition of radial spokes which were continuously rotated by an angle increment based on the golden</w:instrText>
      </w:r>
      <w:r w:rsidR="00DB5B4D">
        <w:rPr>
          <w:rFonts w:ascii="Cambria Math" w:eastAsia="Verdana" w:hAnsi="Cambria Math" w:cs="Cambria Math"/>
        </w:rPr>
        <w:instrText>‐</w:instrText>
      </w:r>
      <w:r w:rsidR="00DB5B4D">
        <w:rPr>
          <w:rFonts w:ascii="Verdana" w:eastAsia="Verdana" w:hAnsi="Verdana" w:cs="Verdana"/>
        </w:rPr>
        <w:instrText>ratio. Performing correlation analysis between the 1D navigator projections, time points corresponding to the same cardiac motion phases were automatically identified and used to combine retrospectively golden</w:instrText>
      </w:r>
      <w:r w:rsidR="00DB5B4D">
        <w:rPr>
          <w:rFonts w:ascii="Cambria Math" w:eastAsia="Verdana" w:hAnsi="Cambria Math" w:cs="Cambria Math"/>
        </w:rPr>
        <w:instrText>‐</w:instrText>
      </w:r>
      <w:r w:rsidR="00DB5B4D">
        <w:rPr>
          <w:rFonts w:ascii="Verdana" w:eastAsia="Verdana" w:hAnsi="Verdana" w:cs="Verdana"/>
        </w:rPr>
        <w:instrText>ratio rotated radial spokes from multiple data windows. Data windows were shifted consecutively for dynamic reconstruction of different cardiac motion frames. Experiments were performed during a single breathhold. By artificially reducing the amount of input data, signal</w:instrText>
      </w:r>
      <w:r w:rsidR="00DB5B4D">
        <w:rPr>
          <w:rFonts w:ascii="Cambria Math" w:eastAsia="Verdana" w:hAnsi="Cambria Math" w:cs="Cambria Math"/>
        </w:rPr>
        <w:instrText>‐</w:instrText>
      </w:r>
      <w:r w:rsidR="00DB5B4D">
        <w:rPr>
          <w:rFonts w:ascii="Verdana" w:eastAsia="Verdana" w:hAnsi="Verdana" w:cs="Verdana"/>
        </w:rPr>
        <w:instrText>to</w:instrText>
      </w:r>
      <w:r w:rsidR="00DB5B4D">
        <w:rPr>
          <w:rFonts w:ascii="Cambria Math" w:eastAsia="Verdana" w:hAnsi="Cambria Math" w:cs="Cambria Math"/>
        </w:rPr>
        <w:instrText>‐</w:instrText>
      </w:r>
      <w:r w:rsidR="00DB5B4D">
        <w:rPr>
          <w:rFonts w:ascii="Verdana" w:eastAsia="Verdana" w:hAnsi="Verdana" w:cs="Verdana"/>
        </w:rPr>
        <w:instrText>noise ratio (SNR) and contrast</w:instrText>
      </w:r>
      <w:r w:rsidR="00DB5B4D">
        <w:rPr>
          <w:rFonts w:ascii="Cambria Math" w:eastAsia="Verdana" w:hAnsi="Cambria Math" w:cs="Cambria Math"/>
        </w:rPr>
        <w:instrText>‐</w:instrText>
      </w:r>
      <w:r w:rsidR="00DB5B4D">
        <w:rPr>
          <w:rFonts w:ascii="Verdana" w:eastAsia="Verdana" w:hAnsi="Verdana" w:cs="Verdana"/>
        </w:rPr>
        <w:instrText>to</w:instrText>
      </w:r>
      <w:r w:rsidR="00DB5B4D">
        <w:rPr>
          <w:rFonts w:ascii="Cambria Math" w:eastAsia="Verdana" w:hAnsi="Cambria Math" w:cs="Cambria Math"/>
        </w:rPr>
        <w:instrText>‐</w:instrText>
      </w:r>
      <w:r w:rsidR="00DB5B4D">
        <w:rPr>
          <w:rFonts w:ascii="Verdana" w:eastAsia="Verdana" w:hAnsi="Verdana" w:cs="Verdana"/>
        </w:rPr>
        <w:instrText>noise ratio (CNR) as well as artifact level was evaluated for different breathhold durations.\n            \n            \n              Results\n              Analysis of the 1D navigator data provided a detailed correlation function revealing cardiac motion over time. Imaging results were comparable to images reconstructed based on a timely synchronized ECG. Cardiac cine images with a low artifact level and good image quality in terms of SNR and CNR were reconstructed from volunteer data achieving a CNR between the myocardium and the left ventricular cavity of 50 for the longest breathhold duration of 26 s. CNR maintained a value higher than 30 for acquisition times as low as 10 s.\n            \n            \n              Conclusion\n              \n                Combining radial golden</w:instrText>
      </w:r>
      <w:r w:rsidR="00DB5B4D">
        <w:rPr>
          <w:rFonts w:ascii="Cambria Math" w:eastAsia="Verdana" w:hAnsi="Cambria Math" w:cs="Cambria Math"/>
        </w:rPr>
        <w:instrText>‐</w:instrText>
      </w:r>
      <w:r w:rsidR="00DB5B4D">
        <w:rPr>
          <w:rFonts w:ascii="Verdana" w:eastAsia="Verdana" w:hAnsi="Verdana" w:cs="Verdana"/>
        </w:rPr>
        <w:instrText>ratio–based imaging with an intrinsic navigator is a promising and robust method for performing high quality cardiac cine imaging.\n                J. Magn. Reson. Imaging 2014;40:413–422\n                . ©\n                2013 Wiley Periodicals, Inc\n                .","container-title":"Journal of Magnetic Resonance Imaging","DOI":"10.1002/jmri.24364","ISSN":"1053-1807, 1522-2586","issue":"2","journalAbbreviation":"Magnetic Resonance Imaging","language":"en","license":"http://onlinelibrary.wiley.com/termsAndConditions#vor","page":"413-422","source":"DOI.org (Crossref)","title":"Retrospective reconstruction of cardiac cine images from golden</w:instrText>
      </w:r>
      <w:r w:rsidR="00DB5B4D">
        <w:rPr>
          <w:rFonts w:ascii="Cambria Math" w:eastAsia="Verdana" w:hAnsi="Cambria Math" w:cs="Cambria Math"/>
        </w:rPr>
        <w:instrText>‐</w:instrText>
      </w:r>
      <w:r w:rsidR="00DB5B4D">
        <w:rPr>
          <w:rFonts w:ascii="Verdana" w:eastAsia="Verdana" w:hAnsi="Verdana" w:cs="Verdana"/>
        </w:rPr>
        <w:instrText>ratio radial MRI using one</w:instrText>
      </w:r>
      <w:r w:rsidR="00DB5B4D">
        <w:rPr>
          <w:rFonts w:ascii="Cambria Math" w:eastAsia="Verdana" w:hAnsi="Cambria Math" w:cs="Cambria Math"/>
        </w:rPr>
        <w:instrText>‐</w:instrText>
      </w:r>
      <w:r w:rsidR="00DB5B4D">
        <w:rPr>
          <w:rFonts w:ascii="Verdana" w:eastAsia="Verdana" w:hAnsi="Verdana" w:cs="Verdana"/>
        </w:rPr>
        <w:instrText>dimensional navigators","volume":"40","author":[{"family":"Krämer","given":"Martin"},{"family":"Herrmann","given":"Karl</w:instrText>
      </w:r>
      <w:r w:rsidR="00DB5B4D">
        <w:rPr>
          <w:rFonts w:ascii="Cambria Math" w:eastAsia="Verdana" w:hAnsi="Cambria Math" w:cs="Cambria Math"/>
        </w:rPr>
        <w:instrText>‐</w:instrText>
      </w:r>
      <w:r w:rsidR="00DB5B4D">
        <w:rPr>
          <w:rFonts w:ascii="Verdana" w:eastAsia="Verdana" w:hAnsi="Verdana" w:cs="Verdana"/>
        </w:rPr>
        <w:instrText xml:space="preserve">Heinz"},{"family":"Biermann","given":"Judith"},{"family":"Reichenbach","given":"Jurgen R."}],"issued":{"date-parts":[["2014",8]]}}}],"schema":"https://github.com/citation-style-language/schema/raw/master/csl-citation.json"} </w:instrText>
      </w:r>
      <w:r w:rsidR="00F163CC">
        <w:rPr>
          <w:rFonts w:ascii="Verdana" w:eastAsia="Verdana" w:hAnsi="Verdana" w:cs="Verdana"/>
        </w:rPr>
        <w:fldChar w:fldCharType="separate"/>
      </w:r>
      <w:r w:rsidR="00DB5B4D" w:rsidRPr="00DB5B4D">
        <w:rPr>
          <w:rFonts w:ascii="Verdana" w:hAnsi="Verdana"/>
        </w:rPr>
        <w:t>[17,18]</w:t>
      </w:r>
      <w:r w:rsidR="00F163CC">
        <w:rPr>
          <w:rFonts w:ascii="Verdana" w:eastAsia="Verdana" w:hAnsi="Verdana" w:cs="Verdana"/>
        </w:rPr>
        <w:fldChar w:fldCharType="end"/>
      </w:r>
      <w:r w:rsidRPr="5FE521F8">
        <w:rPr>
          <w:rFonts w:ascii="Verdana" w:eastAsia="Verdana" w:hAnsi="Verdana" w:cs="Verdana"/>
        </w:rPr>
        <w:t xml:space="preserve"> with the following parameters: echo time of 2.51 </w:t>
      </w:r>
      <w:proofErr w:type="spellStart"/>
      <w:r w:rsidRPr="5FE521F8">
        <w:rPr>
          <w:rFonts w:ascii="Verdana" w:eastAsia="Verdana" w:hAnsi="Verdana" w:cs="Verdana"/>
        </w:rPr>
        <w:t>ms</w:t>
      </w:r>
      <w:proofErr w:type="spellEnd"/>
      <w:r w:rsidRPr="5FE521F8">
        <w:rPr>
          <w:rFonts w:ascii="Verdana" w:eastAsia="Verdana" w:hAnsi="Verdana" w:cs="Verdana"/>
        </w:rPr>
        <w:t>, flip angle of 8 degrees,</w:t>
      </w:r>
      <w:r w:rsidR="006E6E76">
        <w:rPr>
          <w:rFonts w:ascii="Verdana" w:eastAsia="Verdana" w:hAnsi="Verdana" w:cs="Verdana"/>
        </w:rPr>
        <w:t xml:space="preserve"> </w:t>
      </w:r>
      <w:r w:rsidR="00A15404">
        <w:rPr>
          <w:rFonts w:ascii="Verdana" w:eastAsia="Verdana" w:hAnsi="Verdana" w:cs="Verdana"/>
        </w:rPr>
        <w:t>field of view</w:t>
      </w:r>
      <w:r w:rsidR="006E6E76">
        <w:rPr>
          <w:rFonts w:ascii="Verdana" w:eastAsia="Verdana" w:hAnsi="Verdana" w:cs="Verdana"/>
        </w:rPr>
        <w:t xml:space="preserve"> of [192×192×3] mm, matrix size of [176×176×1], voxel size of [1.09×1.09×1] mm</w:t>
      </w:r>
      <w:r w:rsidR="00A15404">
        <w:rPr>
          <w:rFonts w:ascii="Verdana" w:eastAsia="Verdana" w:hAnsi="Verdana" w:cs="Verdana"/>
        </w:rPr>
        <w:t>,</w:t>
      </w:r>
      <w:r w:rsidRPr="5FE521F8">
        <w:rPr>
          <w:rFonts w:ascii="Verdana" w:eastAsia="Verdana" w:hAnsi="Verdana" w:cs="Verdana"/>
        </w:rPr>
        <w:t xml:space="preserve"> and repetition time </w:t>
      </w:r>
      <w:r w:rsidR="004C4A30">
        <w:rPr>
          <w:rFonts w:ascii="Verdana" w:eastAsia="Verdana" w:hAnsi="Verdana" w:cs="Verdana"/>
        </w:rPr>
        <w:t>o</w:t>
      </w:r>
      <w:r w:rsidRPr="5FE521F8">
        <w:rPr>
          <w:rFonts w:ascii="Verdana" w:eastAsia="Verdana" w:hAnsi="Verdana" w:cs="Verdana"/>
        </w:rPr>
        <w:t xml:space="preserve">f 5.8 </w:t>
      </w:r>
      <w:proofErr w:type="spellStart"/>
      <w:r w:rsidRPr="5FE521F8">
        <w:rPr>
          <w:rFonts w:ascii="Verdana" w:eastAsia="Verdana" w:hAnsi="Verdana" w:cs="Verdana"/>
        </w:rPr>
        <w:t>ms.</w:t>
      </w:r>
      <w:proofErr w:type="spellEnd"/>
      <w:r w:rsidRPr="5FE521F8">
        <w:rPr>
          <w:rFonts w:ascii="Verdana" w:eastAsia="Verdana" w:hAnsi="Verdana" w:cs="Verdana"/>
        </w:rPr>
        <w:t xml:space="preserve"> </w:t>
      </w:r>
      <w:r w:rsidR="00900AA1">
        <w:rPr>
          <w:rFonts w:ascii="Verdana" w:eastAsia="Verdana" w:hAnsi="Verdana" w:cs="Verdana"/>
        </w:rPr>
        <w:t>During reach repetition</w:t>
      </w:r>
      <w:r w:rsidRPr="5FE521F8">
        <w:rPr>
          <w:rFonts w:ascii="Verdana" w:eastAsia="Verdana" w:hAnsi="Verdana" w:cs="Verdana"/>
        </w:rPr>
        <w:t>, 276 spokes were acquired, with each spoke consisting of 352 data points. A total of 100 k-space repetitions were acquired during the scan session.</w:t>
      </w:r>
    </w:p>
    <w:p w14:paraId="6833ABC7" w14:textId="6C602AC0" w:rsidR="00165BD7" w:rsidRDefault="00165BD7" w:rsidP="00662A7A">
      <w:pPr>
        <w:spacing w:line="360" w:lineRule="auto"/>
        <w:jc w:val="both"/>
      </w:pPr>
      <w:r>
        <w:rPr>
          <w:rFonts w:ascii="Verdana" w:eastAsia="Verdana" w:hAnsi="Verdana" w:cs="Verdana"/>
        </w:rPr>
        <w:t xml:space="preserve">This acquisition method </w:t>
      </w:r>
      <w:r w:rsidR="002F61E4">
        <w:rPr>
          <w:rFonts w:ascii="Verdana" w:eastAsia="Verdana" w:hAnsi="Verdana" w:cs="Verdana"/>
        </w:rPr>
        <w:t xml:space="preserve">enabled </w:t>
      </w:r>
      <w:r>
        <w:rPr>
          <w:rFonts w:ascii="Verdana" w:eastAsia="Verdana" w:hAnsi="Verdana" w:cs="Verdana"/>
        </w:rPr>
        <w:t xml:space="preserve">CINE MRI, which continuously </w:t>
      </w:r>
      <w:r w:rsidR="002F61E4">
        <w:rPr>
          <w:rFonts w:ascii="Verdana" w:eastAsia="Verdana" w:hAnsi="Verdana" w:cs="Verdana"/>
        </w:rPr>
        <w:t xml:space="preserve">acquired </w:t>
      </w:r>
      <w:r>
        <w:rPr>
          <w:rFonts w:ascii="Verdana" w:eastAsia="Verdana" w:hAnsi="Verdana" w:cs="Verdana"/>
        </w:rPr>
        <w:t xml:space="preserve">k-space data throughout the knee motion cycle. By retrospectively sorting the k-space data into discrete knee angle intervals, a series of images or frames representing the knee at different flexion-extension positions </w:t>
      </w:r>
      <w:r w:rsidR="002F61E4">
        <w:rPr>
          <w:rFonts w:ascii="Verdana" w:eastAsia="Verdana" w:hAnsi="Verdana" w:cs="Verdana"/>
        </w:rPr>
        <w:t>was</w:t>
      </w:r>
      <w:r>
        <w:rPr>
          <w:rFonts w:ascii="Verdana" w:eastAsia="Verdana" w:hAnsi="Verdana" w:cs="Verdana"/>
        </w:rPr>
        <w:t xml:space="preserve"> created, effectively </w:t>
      </w:r>
      <w:r w:rsidR="00234D89">
        <w:rPr>
          <w:rFonts w:ascii="Verdana" w:eastAsia="Verdana" w:hAnsi="Verdana" w:cs="Verdana"/>
        </w:rPr>
        <w:t>producing</w:t>
      </w:r>
      <w:r>
        <w:rPr>
          <w:rFonts w:ascii="Verdana" w:eastAsia="Verdana" w:hAnsi="Verdana" w:cs="Verdana"/>
        </w:rPr>
        <w:t xml:space="preserve"> a ‘cinema’ of the joint motion. </w:t>
      </w:r>
    </w:p>
    <w:p w14:paraId="0DCCA75D" w14:textId="3CF9F449" w:rsidR="6F01215C" w:rsidRDefault="0BEBCD39" w:rsidP="00662A7A">
      <w:pPr>
        <w:spacing w:line="360" w:lineRule="auto"/>
        <w:jc w:val="both"/>
        <w:rPr>
          <w:rFonts w:ascii="Verdana" w:eastAsia="Verdana" w:hAnsi="Verdana" w:cs="Verdana"/>
        </w:rPr>
      </w:pPr>
      <w:r w:rsidRPr="5FE521F8">
        <w:rPr>
          <w:rFonts w:ascii="Verdana" w:hAnsi="Verdana"/>
        </w:rPr>
        <w:t xml:space="preserve">Image reconstruction was </w:t>
      </w:r>
      <w:r w:rsidR="002F61E4">
        <w:rPr>
          <w:rFonts w:ascii="Verdana" w:hAnsi="Verdana"/>
        </w:rPr>
        <w:t>based on</w:t>
      </w:r>
      <w:r w:rsidRPr="5FE521F8">
        <w:rPr>
          <w:rFonts w:ascii="Verdana" w:hAnsi="Verdana"/>
        </w:rPr>
        <w:t xml:space="preserve"> </w:t>
      </w:r>
      <w:r w:rsidRPr="5FE521F8">
        <w:rPr>
          <w:rFonts w:ascii="Verdana" w:eastAsia="Verdana" w:hAnsi="Verdana" w:cs="Verdana"/>
        </w:rPr>
        <w:t xml:space="preserve">an optical fiber position sensor (MR338-Y10C10, </w:t>
      </w:r>
      <w:proofErr w:type="spellStart"/>
      <w:r w:rsidRPr="5FE521F8">
        <w:rPr>
          <w:rFonts w:ascii="Verdana" w:eastAsia="Verdana" w:hAnsi="Verdana" w:cs="Verdana"/>
        </w:rPr>
        <w:t>Micronor</w:t>
      </w:r>
      <w:proofErr w:type="spellEnd"/>
      <w:r w:rsidRPr="5FE521F8">
        <w:rPr>
          <w:rFonts w:ascii="Verdana" w:eastAsia="Verdana" w:hAnsi="Verdana" w:cs="Verdana"/>
        </w:rPr>
        <w:t xml:space="preserve">, Camarillo, CA, USA) integrated into the knee device. This </w:t>
      </w:r>
      <w:r w:rsidR="00900AA1">
        <w:rPr>
          <w:rFonts w:ascii="Verdana" w:eastAsia="Verdana" w:hAnsi="Verdana" w:cs="Verdana"/>
        </w:rPr>
        <w:t xml:space="preserve">optical </w:t>
      </w:r>
      <w:r w:rsidRPr="5FE521F8">
        <w:rPr>
          <w:rFonts w:ascii="Verdana" w:eastAsia="Verdana" w:hAnsi="Verdana" w:cs="Verdana"/>
        </w:rPr>
        <w:t>sensor measured the knee rotation angle</w:t>
      </w:r>
      <w:r w:rsidR="00EE38B0">
        <w:rPr>
          <w:rFonts w:ascii="Verdana" w:eastAsia="Verdana" w:hAnsi="Verdana" w:cs="Verdana"/>
        </w:rPr>
        <w:t xml:space="preserve"> with a precision of </w:t>
      </w:r>
      <w:r w:rsidR="00F12C14">
        <w:rPr>
          <w:rFonts w:ascii="Verdana" w:eastAsia="Verdana" w:hAnsi="Verdana" w:cs="Verdana"/>
        </w:rPr>
        <w:t>0. 025°.The</w:t>
      </w:r>
      <w:r w:rsidR="00EE38B0">
        <w:rPr>
          <w:rFonts w:ascii="Verdana" w:eastAsia="Verdana" w:hAnsi="Verdana" w:cs="Verdana"/>
        </w:rPr>
        <w:t xml:space="preserve"> optical signals were first converted to electrical signals by a controller</w:t>
      </w:r>
      <w:r w:rsidR="002F61E4">
        <w:rPr>
          <w:rFonts w:ascii="Verdana" w:eastAsia="Verdana" w:hAnsi="Verdana" w:cs="Verdana"/>
        </w:rPr>
        <w:t xml:space="preserve"> unit</w:t>
      </w:r>
      <w:r w:rsidR="00EE38B0">
        <w:rPr>
          <w:rFonts w:ascii="Verdana" w:eastAsia="Verdana" w:hAnsi="Verdana" w:cs="Verdana"/>
        </w:rPr>
        <w:t xml:space="preserve"> (MR330, </w:t>
      </w:r>
      <w:proofErr w:type="spellStart"/>
      <w:r w:rsidR="00EE38B0">
        <w:rPr>
          <w:rFonts w:ascii="Verdana" w:eastAsia="Verdana" w:hAnsi="Verdana" w:cs="Verdana"/>
        </w:rPr>
        <w:t>Micronor</w:t>
      </w:r>
      <w:proofErr w:type="spellEnd"/>
      <w:r w:rsidR="00EE38B0">
        <w:rPr>
          <w:rFonts w:ascii="Verdana" w:eastAsia="Verdana" w:hAnsi="Verdana" w:cs="Verdana"/>
        </w:rPr>
        <w:t>), which were then</w:t>
      </w:r>
      <w:r w:rsidR="008829A9">
        <w:rPr>
          <w:rFonts w:ascii="Verdana" w:eastAsia="Verdana" w:hAnsi="Verdana" w:cs="Verdana"/>
        </w:rPr>
        <w:t xml:space="preserve"> sampled </w:t>
      </w:r>
      <w:r w:rsidR="008829A9" w:rsidRPr="5FE521F8">
        <w:rPr>
          <w:rFonts w:ascii="Verdana" w:eastAsia="Verdana" w:hAnsi="Verdana" w:cs="Verdana"/>
        </w:rPr>
        <w:t>simultaneously</w:t>
      </w:r>
      <w:r w:rsidR="008829A9">
        <w:rPr>
          <w:rFonts w:ascii="Verdana" w:eastAsia="Verdana" w:hAnsi="Verdana" w:cs="Verdana"/>
        </w:rPr>
        <w:t xml:space="preserve"> with the </w:t>
      </w:r>
      <w:r w:rsidR="002F61E4">
        <w:rPr>
          <w:rFonts w:ascii="Verdana" w:eastAsia="Verdana" w:hAnsi="Verdana" w:cs="Verdana"/>
        </w:rPr>
        <w:t xml:space="preserve">electrical </w:t>
      </w:r>
      <w:r w:rsidR="008829A9" w:rsidRPr="5FE521F8">
        <w:rPr>
          <w:rFonts w:ascii="Verdana" w:eastAsia="Verdana" w:hAnsi="Verdana" w:cs="Verdana"/>
        </w:rPr>
        <w:t xml:space="preserve">MRI scanner's </w:t>
      </w:r>
      <w:r w:rsidR="002F61E4">
        <w:rPr>
          <w:rFonts w:ascii="Verdana" w:eastAsia="Verdana" w:hAnsi="Verdana" w:cs="Verdana"/>
        </w:rPr>
        <w:t xml:space="preserve">sequence </w:t>
      </w:r>
      <w:r w:rsidR="008829A9" w:rsidRPr="5FE521F8">
        <w:rPr>
          <w:rFonts w:ascii="Verdana" w:eastAsia="Verdana" w:hAnsi="Verdana" w:cs="Verdana"/>
        </w:rPr>
        <w:t>trigger signal</w:t>
      </w:r>
      <w:r w:rsidR="008829A9">
        <w:rPr>
          <w:rFonts w:ascii="Verdana" w:eastAsia="Verdana" w:hAnsi="Verdana" w:cs="Verdana"/>
        </w:rPr>
        <w:t xml:space="preserve"> using a </w:t>
      </w:r>
      <w:r w:rsidR="6F01215C" w:rsidRPr="5FE521F8">
        <w:rPr>
          <w:rFonts w:ascii="Verdana" w:eastAsia="Verdana" w:hAnsi="Verdana" w:cs="Verdana"/>
        </w:rPr>
        <w:t>USB-based data acquisition module (</w:t>
      </w:r>
      <w:proofErr w:type="spellStart"/>
      <w:r w:rsidR="00A15404" w:rsidRPr="5FE521F8">
        <w:rPr>
          <w:rFonts w:ascii="Verdana" w:eastAsia="Verdana" w:hAnsi="Verdana" w:cs="Verdana"/>
        </w:rPr>
        <w:t>RedLab</w:t>
      </w:r>
      <w:proofErr w:type="spellEnd"/>
      <w:r w:rsidR="00A15404" w:rsidRPr="5FE521F8">
        <w:rPr>
          <w:rFonts w:ascii="Verdana" w:eastAsia="Verdana" w:hAnsi="Verdana" w:cs="Verdana"/>
        </w:rPr>
        <w:t xml:space="preserve"> 1208</w:t>
      </w:r>
      <w:r w:rsidR="00F06488">
        <w:rPr>
          <w:rFonts w:ascii="Verdana" w:eastAsia="Verdana" w:hAnsi="Verdana" w:cs="Verdana"/>
        </w:rPr>
        <w:t>FS</w:t>
      </w:r>
      <w:r w:rsidR="00A15404" w:rsidRPr="5FE521F8">
        <w:rPr>
          <w:rFonts w:ascii="Verdana" w:eastAsia="Verdana" w:hAnsi="Verdana" w:cs="Verdana"/>
        </w:rPr>
        <w:t xml:space="preserve"> </w:t>
      </w:r>
      <w:proofErr w:type="spellStart"/>
      <w:r w:rsidR="6F01215C" w:rsidRPr="5FE521F8">
        <w:rPr>
          <w:rFonts w:ascii="Verdana" w:eastAsia="Verdana" w:hAnsi="Verdana" w:cs="Verdana"/>
        </w:rPr>
        <w:t>Meihaus</w:t>
      </w:r>
      <w:proofErr w:type="spellEnd"/>
      <w:r w:rsidR="6F01215C" w:rsidRPr="5FE521F8">
        <w:rPr>
          <w:rFonts w:ascii="Verdana" w:eastAsia="Verdana" w:hAnsi="Verdana" w:cs="Verdana"/>
        </w:rPr>
        <w:t xml:space="preserve"> Electronic GmbH).</w:t>
      </w:r>
      <w:r w:rsidR="008829A9">
        <w:rPr>
          <w:rFonts w:ascii="Verdana" w:eastAsia="Verdana" w:hAnsi="Verdana" w:cs="Verdana"/>
        </w:rPr>
        <w:t xml:space="preserve"> By synchronizing the knee rotation angles with t</w:t>
      </w:r>
      <w:r w:rsidR="6F01215C" w:rsidRPr="5FE521F8">
        <w:rPr>
          <w:rFonts w:ascii="Verdana" w:eastAsia="Verdana" w:hAnsi="Verdana" w:cs="Verdana"/>
        </w:rPr>
        <w:t>he start of each k-space repetition</w:t>
      </w:r>
      <w:r w:rsidR="00A15404">
        <w:rPr>
          <w:rFonts w:ascii="Verdana" w:eastAsia="Verdana" w:hAnsi="Verdana" w:cs="Verdana"/>
        </w:rPr>
        <w:t>,</w:t>
      </w:r>
      <w:r w:rsidR="6F01215C" w:rsidRPr="5FE521F8">
        <w:rPr>
          <w:rFonts w:ascii="Verdana" w:eastAsia="Verdana" w:hAnsi="Verdana" w:cs="Verdana"/>
        </w:rPr>
        <w:t xml:space="preserve"> </w:t>
      </w:r>
      <w:r w:rsidR="008829A9">
        <w:rPr>
          <w:rFonts w:ascii="Verdana" w:eastAsia="Verdana" w:hAnsi="Verdana" w:cs="Verdana"/>
        </w:rPr>
        <w:t>t</w:t>
      </w:r>
      <w:r w:rsidR="6F01215C" w:rsidRPr="5FE521F8">
        <w:rPr>
          <w:rFonts w:ascii="Verdana" w:eastAsia="Verdana" w:hAnsi="Verdana" w:cs="Verdana"/>
        </w:rPr>
        <w:t>he</w:t>
      </w:r>
      <w:r w:rsidR="008829A9">
        <w:rPr>
          <w:rFonts w:ascii="Verdana" w:eastAsia="Verdana" w:hAnsi="Verdana" w:cs="Verdana"/>
        </w:rPr>
        <w:t xml:space="preserve"> radial golden-angle</w:t>
      </w:r>
      <w:r w:rsidR="6F01215C" w:rsidRPr="5FE521F8">
        <w:rPr>
          <w:rFonts w:ascii="Verdana" w:eastAsia="Verdana" w:hAnsi="Verdana" w:cs="Verdana"/>
        </w:rPr>
        <w:t xml:space="preserve"> k-space data </w:t>
      </w:r>
      <w:r w:rsidR="00A15404">
        <w:rPr>
          <w:rFonts w:ascii="Verdana" w:eastAsia="Verdana" w:hAnsi="Verdana" w:cs="Verdana"/>
        </w:rPr>
        <w:t>were</w:t>
      </w:r>
      <w:r w:rsidR="6F01215C" w:rsidRPr="5FE521F8">
        <w:rPr>
          <w:rFonts w:ascii="Verdana" w:eastAsia="Verdana" w:hAnsi="Verdana" w:cs="Verdana"/>
        </w:rPr>
        <w:t xml:space="preserve"> then sorted into </w:t>
      </w:r>
      <w:commentRangeStart w:id="15"/>
      <w:commentRangeStart w:id="16"/>
      <w:r w:rsidR="00A15404">
        <w:rPr>
          <w:rFonts w:ascii="Verdana" w:eastAsia="Verdana" w:hAnsi="Verdana" w:cs="Verdana"/>
        </w:rPr>
        <w:t xml:space="preserve">two </w:t>
      </w:r>
      <w:r w:rsidR="6F01215C" w:rsidRPr="5FE521F8">
        <w:rPr>
          <w:rFonts w:ascii="Verdana" w:eastAsia="Verdana" w:hAnsi="Verdana" w:cs="Verdana"/>
        </w:rPr>
        <w:t xml:space="preserve">degree </w:t>
      </w:r>
      <w:commentRangeEnd w:id="15"/>
      <w:r w:rsidR="00CE6183">
        <w:rPr>
          <w:rStyle w:val="CommentReference"/>
        </w:rPr>
        <w:commentReference w:id="15"/>
      </w:r>
      <w:commentRangeEnd w:id="16"/>
      <w:r w:rsidR="00DF1163">
        <w:rPr>
          <w:rStyle w:val="CommentReference"/>
        </w:rPr>
        <w:commentReference w:id="16"/>
      </w:r>
      <w:r w:rsidR="009C43A1">
        <w:rPr>
          <w:rFonts w:ascii="Verdana" w:eastAsia="Verdana" w:hAnsi="Verdana" w:cs="Verdana"/>
        </w:rPr>
        <w:t>windows</w:t>
      </w:r>
      <w:r w:rsidR="6F01215C" w:rsidRPr="5FE521F8">
        <w:rPr>
          <w:rFonts w:ascii="Verdana" w:eastAsia="Verdana" w:hAnsi="Verdana" w:cs="Verdana"/>
        </w:rPr>
        <w:t xml:space="preserve"> </w:t>
      </w:r>
      <w:r w:rsidR="008829A9">
        <w:rPr>
          <w:rFonts w:ascii="Verdana" w:eastAsia="Verdana" w:hAnsi="Verdana" w:cs="Verdana"/>
        </w:rPr>
        <w:t>of</w:t>
      </w:r>
      <w:r w:rsidR="6F01215C" w:rsidRPr="5FE521F8">
        <w:rPr>
          <w:rFonts w:ascii="Verdana" w:eastAsia="Verdana" w:hAnsi="Verdana" w:cs="Verdana"/>
        </w:rPr>
        <w:t xml:space="preserve"> knee rotation</w:t>
      </w:r>
      <w:r w:rsidR="00AA46BA">
        <w:rPr>
          <w:rFonts w:ascii="Verdana" w:eastAsia="Verdana" w:hAnsi="Verdana" w:cs="Verdana"/>
        </w:rPr>
        <w:t xml:space="preserve"> </w:t>
      </w:r>
      <w:r w:rsidR="00F163CC">
        <w:rPr>
          <w:rFonts w:ascii="Verdana" w:eastAsia="Verdana" w:hAnsi="Verdana" w:cs="Verdana"/>
        </w:rPr>
        <w:fldChar w:fldCharType="begin"/>
      </w:r>
      <w:r w:rsidR="00DB5B4D">
        <w:rPr>
          <w:rFonts w:ascii="Verdana" w:eastAsia="Verdana" w:hAnsi="Verdana" w:cs="Verdana"/>
        </w:rPr>
        <w:instrText xml:space="preserve"> ADDIN ZOTERO_ITEM CSL_CITATION {"citationID":"dvSfYDgi","properties":{"formattedCitation":"[19]","plainCitation":"[19]","noteIndex":0},"citationItems":[{"id":39,"uris":["http://zotero.org/users/13606484/items/Z5TTFMES"],"itemData":{"id":39,"type":"article-journal","abstract":"To explore and extend on dynamic imaging of joint motion, an MRI-safe device guiding knee motion with an attached rotary encoder was used in MRI measurements of multiple knee flexion-extension cycles using radial gradient echo imaging with the golden-angle as azimuthal angle increment. Reproducibility of knee motion was investigated. Real-time and CINE mode anatomical images were reconstructed for different knee flexion angles by synchronizing the encoder information with the MRI data, and performing flexion angle selective gating across multiple motion cycles. When investigating the influence of the rotation angle window width on recon­ structed CINE images, it was found that angle windows between 0.5◦ and 3◦ exhibited acceptable image sharpness without suffering from significant motion-induced blurring. Furthermore, due to flexible retrospective image reconstruction afforded by the radial golden-angle imaging, the number of motion cycles included in the reconstruction could be retrospectively reduced to investigate the corresponding influence of acquisition time on image quality. Finally, motion reproducibility between motion cycles and accuracy of the flexion angle selective gating were sufficient to acquire whole-knee 3D dynamic imaging with a retrospectively gated 3D cone UTE sequence.","container-title":"Magnetic Resonance Imaging","DOI":"10.1016/j.mri.2022.06.015","ISSN":"0730725X","journalAbbreviation":"Magnetic Resonance Imaging","language":"en","page":"161-168","source":"DOI.org (Crossref)","title":"High-resolution CINE imaging of active guided knee motion using continuously acquired golden-angle radial MRI and rotary sensor information","volume":"92","author":[{"family":"Aleksiev","given":"Martin"},{"family":"Krämer","given":"Martin"},{"family":"Brisson","given":"Nicholas M."},{"family":"Maggioni","given":"Marta B."},{"family":"Duda","given":"Georg N."},{"family":"Reichenbach","given":"Jürgen R."}],"issued":{"date-parts":[["2022",10]]}}}],"schema":"https://github.com/citation-style-language/schema/raw/master/csl-citation.json"} </w:instrText>
      </w:r>
      <w:r w:rsidR="00F163CC">
        <w:rPr>
          <w:rFonts w:ascii="Verdana" w:eastAsia="Verdana" w:hAnsi="Verdana" w:cs="Verdana"/>
        </w:rPr>
        <w:fldChar w:fldCharType="separate"/>
      </w:r>
      <w:r w:rsidR="00DB5B4D" w:rsidRPr="00DB5B4D">
        <w:rPr>
          <w:rFonts w:ascii="Verdana" w:hAnsi="Verdana"/>
        </w:rPr>
        <w:t>[19]</w:t>
      </w:r>
      <w:r w:rsidR="00F163CC">
        <w:rPr>
          <w:rFonts w:ascii="Verdana" w:eastAsia="Verdana" w:hAnsi="Verdana" w:cs="Verdana"/>
        </w:rPr>
        <w:fldChar w:fldCharType="end"/>
      </w:r>
      <w:r w:rsidR="6F01215C" w:rsidRPr="5FE521F8">
        <w:rPr>
          <w:rFonts w:ascii="Verdana" w:eastAsia="Verdana" w:hAnsi="Verdana" w:cs="Verdana"/>
        </w:rPr>
        <w:t xml:space="preserve">. </w:t>
      </w:r>
      <w:commentRangeStart w:id="17"/>
      <w:commentRangeStart w:id="18"/>
      <w:r w:rsidR="6F01215C" w:rsidRPr="5FE521F8">
        <w:rPr>
          <w:rFonts w:ascii="Verdana" w:eastAsia="Verdana" w:hAnsi="Verdana" w:cs="Verdana"/>
        </w:rPr>
        <w:t xml:space="preserve">This process was repeated for the entire range of motion, </w:t>
      </w:r>
      <w:commentRangeEnd w:id="17"/>
      <w:r w:rsidR="00CE6183">
        <w:rPr>
          <w:rStyle w:val="CommentReference"/>
        </w:rPr>
        <w:commentReference w:id="17"/>
      </w:r>
      <w:commentRangeEnd w:id="18"/>
      <w:r w:rsidR="00160333">
        <w:rPr>
          <w:rStyle w:val="CommentReference"/>
        </w:rPr>
        <w:commentReference w:id="18"/>
      </w:r>
      <w:r w:rsidR="6F01215C" w:rsidRPr="5FE521F8">
        <w:rPr>
          <w:rFonts w:ascii="Verdana" w:eastAsia="Verdana" w:hAnsi="Verdana" w:cs="Verdana"/>
        </w:rPr>
        <w:t xml:space="preserve">ensuring </w:t>
      </w:r>
      <w:r w:rsidR="002F61E4">
        <w:rPr>
          <w:rFonts w:ascii="Verdana" w:eastAsia="Verdana" w:hAnsi="Verdana" w:cs="Verdana"/>
        </w:rPr>
        <w:t>complete</w:t>
      </w:r>
      <w:r w:rsidR="002F61E4" w:rsidRPr="5FE521F8">
        <w:rPr>
          <w:rFonts w:ascii="Verdana" w:eastAsia="Verdana" w:hAnsi="Verdana" w:cs="Verdana"/>
        </w:rPr>
        <w:t xml:space="preserve"> </w:t>
      </w:r>
      <w:r w:rsidR="6F01215C" w:rsidRPr="5FE521F8">
        <w:rPr>
          <w:rFonts w:ascii="Verdana" w:eastAsia="Verdana" w:hAnsi="Verdana" w:cs="Verdana"/>
        </w:rPr>
        <w:t>coverage</w:t>
      </w:r>
      <w:r w:rsidR="00D96E61">
        <w:rPr>
          <w:rFonts w:ascii="Verdana" w:eastAsia="Verdana" w:hAnsi="Verdana" w:cs="Verdana"/>
        </w:rPr>
        <w:t xml:space="preserve"> of the knee’s range of motion</w:t>
      </w:r>
      <w:r w:rsidR="6F01215C" w:rsidRPr="5FE521F8">
        <w:rPr>
          <w:rFonts w:ascii="Verdana" w:eastAsia="Verdana" w:hAnsi="Verdana" w:cs="Verdana"/>
        </w:rPr>
        <w:t>.</w:t>
      </w:r>
      <w:r w:rsidR="0061638A">
        <w:rPr>
          <w:rFonts w:ascii="Verdana" w:eastAsia="Verdana" w:hAnsi="Verdana" w:cs="Verdana"/>
        </w:rPr>
        <w:t xml:space="preserve"> </w:t>
      </w:r>
      <w:r w:rsidR="0061638A" w:rsidRPr="0061638A">
        <w:rPr>
          <w:rFonts w:ascii="Verdana" w:eastAsia="Verdana" w:hAnsi="Verdana" w:cs="Verdana"/>
        </w:rPr>
        <w:t xml:space="preserve">Image reconstruction was </w:t>
      </w:r>
      <w:r w:rsidR="00B240B0">
        <w:rPr>
          <w:rFonts w:ascii="Verdana" w:eastAsia="Verdana" w:hAnsi="Verdana" w:cs="Verdana"/>
        </w:rPr>
        <w:t>performed</w:t>
      </w:r>
      <w:r w:rsidR="0061638A" w:rsidRPr="0061638A">
        <w:rPr>
          <w:rFonts w:ascii="Verdana" w:eastAsia="Verdana" w:hAnsi="Verdana" w:cs="Verdana"/>
        </w:rPr>
        <w:t xml:space="preserve"> using the RIESLING (Radial Interstices Enable Speedy Low-volume </w:t>
      </w:r>
      <w:proofErr w:type="spellStart"/>
      <w:r w:rsidR="0061638A" w:rsidRPr="0061638A">
        <w:rPr>
          <w:rFonts w:ascii="Verdana" w:eastAsia="Verdana" w:hAnsi="Verdana" w:cs="Verdana"/>
        </w:rPr>
        <w:t>imagING</w:t>
      </w:r>
      <w:proofErr w:type="spellEnd"/>
      <w:r w:rsidR="0061638A" w:rsidRPr="0061638A">
        <w:rPr>
          <w:rFonts w:ascii="Verdana" w:eastAsia="Verdana" w:hAnsi="Verdana" w:cs="Verdana"/>
        </w:rPr>
        <w:t>) toolbox</w:t>
      </w:r>
      <w:r w:rsidR="00F163CC">
        <w:rPr>
          <w:rFonts w:ascii="Verdana" w:eastAsia="Verdana" w:hAnsi="Verdana" w:cs="Verdana"/>
        </w:rPr>
        <w:t xml:space="preserve"> </w:t>
      </w:r>
      <w:r w:rsidR="00405411">
        <w:rPr>
          <w:rFonts w:ascii="Verdana" w:eastAsia="Verdana" w:hAnsi="Verdana" w:cs="Verdana"/>
        </w:rPr>
        <w:fldChar w:fldCharType="begin"/>
      </w:r>
      <w:r w:rsidR="00DB5B4D">
        <w:rPr>
          <w:rFonts w:ascii="Verdana" w:eastAsia="Verdana" w:hAnsi="Verdana" w:cs="Verdana"/>
        </w:rPr>
        <w:instrText xml:space="preserve"> ADDIN ZOTERO_ITEM CSL_CITATION {"citationID":"awOFoVY7","properties":{"formattedCitation":"[20]","plainCitation":"[20]","noteIndex":0},"citationItems":[{"id":358,"uris":["http://zotero.org/users/13606484/items/ZWA7FMSX"],"itemData":{"id":358,"type":"article-journal","container-title":"Journal of Open Source Software","DOI":"10.21105/joss.03500","ISSN":"2475-9066","issue":"66","journalAbbreviation":"JOSS","license":"http://creativecommons.org/licenses/by/4.0/","page":"3500","source":"DOI.org (Crossref)","title":"Radial Interstices Enable Speedy Low-volume Imaging","volume":"6","author":[{"family":"Wood","given":"Tobias"},{"family":"Ljungberg","given":"Emil"},{"family":"Wiesinger","given":"Florian"}],"issued":{"date-parts":[["2021",10,7]]}}}],"schema":"https://github.com/citation-style-language/schema/raw/master/csl-citation.json"} </w:instrText>
      </w:r>
      <w:r w:rsidR="00405411">
        <w:rPr>
          <w:rFonts w:ascii="Verdana" w:eastAsia="Verdana" w:hAnsi="Verdana" w:cs="Verdana"/>
        </w:rPr>
        <w:fldChar w:fldCharType="separate"/>
      </w:r>
      <w:r w:rsidR="00DB5B4D" w:rsidRPr="00DB5B4D">
        <w:rPr>
          <w:rFonts w:ascii="Verdana" w:hAnsi="Verdana"/>
        </w:rPr>
        <w:t>[20]</w:t>
      </w:r>
      <w:r w:rsidR="00405411">
        <w:rPr>
          <w:rFonts w:ascii="Verdana" w:eastAsia="Verdana" w:hAnsi="Verdana" w:cs="Verdana"/>
        </w:rPr>
        <w:fldChar w:fldCharType="end"/>
      </w:r>
      <w:r w:rsidR="0061638A" w:rsidRPr="0061638A">
        <w:rPr>
          <w:rFonts w:ascii="Verdana" w:eastAsia="Verdana" w:hAnsi="Verdana" w:cs="Verdana"/>
        </w:rPr>
        <w:t xml:space="preserve">. This open-source software package is specifically designed for reconstructing non-Cartesian MRI data, employing advanced algorithms to </w:t>
      </w:r>
      <w:r w:rsidR="00B240B0" w:rsidRPr="0061638A">
        <w:rPr>
          <w:rFonts w:ascii="Verdana" w:eastAsia="Verdana" w:hAnsi="Verdana" w:cs="Verdana"/>
        </w:rPr>
        <w:t xml:space="preserve">efficiently </w:t>
      </w:r>
      <w:r w:rsidR="002139B1">
        <w:rPr>
          <w:rFonts w:ascii="Verdana" w:eastAsia="Verdana" w:hAnsi="Verdana" w:cs="Verdana"/>
        </w:rPr>
        <w:t>reconstruct</w:t>
      </w:r>
      <w:r w:rsidR="002139B1" w:rsidRPr="0061638A">
        <w:rPr>
          <w:rFonts w:ascii="Verdana" w:eastAsia="Verdana" w:hAnsi="Verdana" w:cs="Verdana"/>
        </w:rPr>
        <w:t xml:space="preserve"> </w:t>
      </w:r>
      <w:r w:rsidR="0061638A" w:rsidRPr="0061638A">
        <w:rPr>
          <w:rFonts w:ascii="Verdana" w:eastAsia="Verdana" w:hAnsi="Verdana" w:cs="Verdana"/>
        </w:rPr>
        <w:t>the radially sampled k-space data.</w:t>
      </w:r>
      <w:r w:rsidR="003A1F2F">
        <w:rPr>
          <w:rFonts w:ascii="Verdana" w:eastAsia="Verdana" w:hAnsi="Verdana" w:cs="Verdana"/>
        </w:rPr>
        <w:t xml:space="preserve"> Specifically, the </w:t>
      </w:r>
      <w:r w:rsidR="00B240B0">
        <w:rPr>
          <w:rFonts w:ascii="Verdana" w:eastAsia="Verdana" w:hAnsi="Verdana" w:cs="Verdana"/>
        </w:rPr>
        <w:t>“</w:t>
      </w:r>
      <w:r w:rsidR="003A1F2F">
        <w:rPr>
          <w:rFonts w:ascii="Verdana" w:eastAsia="Verdana" w:hAnsi="Verdana" w:cs="Verdana"/>
        </w:rPr>
        <w:t>Alternating Direction Method of Multipliers</w:t>
      </w:r>
      <w:r w:rsidR="00B240B0">
        <w:rPr>
          <w:rFonts w:ascii="Verdana" w:eastAsia="Verdana" w:hAnsi="Verdana" w:cs="Verdana"/>
        </w:rPr>
        <w:t>”</w:t>
      </w:r>
      <w:r w:rsidR="003A1F2F">
        <w:rPr>
          <w:rFonts w:ascii="Verdana" w:eastAsia="Verdana" w:hAnsi="Verdana" w:cs="Verdana"/>
        </w:rPr>
        <w:t xml:space="preserve"> algorithm within RIESLING was </w:t>
      </w:r>
      <w:r w:rsidR="00B240B0">
        <w:rPr>
          <w:rFonts w:ascii="Verdana" w:eastAsia="Verdana" w:hAnsi="Verdana" w:cs="Verdana"/>
        </w:rPr>
        <w:t>used</w:t>
      </w:r>
      <w:r w:rsidR="003A1F2F">
        <w:rPr>
          <w:rFonts w:ascii="Verdana" w:eastAsia="Verdana" w:hAnsi="Verdana" w:cs="Verdana"/>
        </w:rPr>
        <w:t xml:space="preserve">, with </w:t>
      </w:r>
      <w:r w:rsidR="00B240B0">
        <w:rPr>
          <w:rFonts w:ascii="Verdana" w:eastAsia="Verdana" w:hAnsi="Verdana" w:cs="Verdana"/>
        </w:rPr>
        <w:t>“</w:t>
      </w:r>
      <w:r w:rsidR="003A1F2F">
        <w:rPr>
          <w:rFonts w:ascii="Verdana" w:eastAsia="Verdana" w:hAnsi="Verdana" w:cs="Verdana"/>
        </w:rPr>
        <w:t>Total Generalized Variation</w:t>
      </w:r>
      <w:r w:rsidR="00B240B0">
        <w:rPr>
          <w:rFonts w:ascii="Verdana" w:eastAsia="Verdana" w:hAnsi="Verdana" w:cs="Verdana"/>
        </w:rPr>
        <w:t>”</w:t>
      </w:r>
      <w:r w:rsidR="003A1F2F">
        <w:rPr>
          <w:rFonts w:ascii="Verdana" w:eastAsia="Verdana" w:hAnsi="Verdana" w:cs="Verdana"/>
        </w:rPr>
        <w:t xml:space="preserve"> regularization</w:t>
      </w:r>
      <w:r w:rsidR="00C12374">
        <w:rPr>
          <w:rFonts w:ascii="Verdana" w:eastAsia="Verdana" w:hAnsi="Verdana" w:cs="Verdana"/>
        </w:rPr>
        <w:t xml:space="preserve"> </w:t>
      </w:r>
      <w:r w:rsidR="00C12374">
        <w:rPr>
          <w:rFonts w:ascii="Verdana" w:eastAsia="Verdana" w:hAnsi="Verdana" w:cs="Verdana"/>
        </w:rPr>
        <w:fldChar w:fldCharType="begin"/>
      </w:r>
      <w:r w:rsidR="00DB5B4D">
        <w:rPr>
          <w:rFonts w:ascii="Verdana" w:eastAsia="Verdana" w:hAnsi="Verdana" w:cs="Verdana"/>
        </w:rPr>
        <w:instrText xml:space="preserve"> ADDIN ZOTERO_ITEM CSL_CITATION {"citationID":"FnW9aHsM","properties":{"formattedCitation":"[21,22]","plainCitation":"[21,22]","noteIndex":0},"citationItems":[{"id":390,"uris":["http://zotero.org/users/13606484/items/JWJYB7YH"],"itemData":{"id":390,"type":"article-journal","container-title":"Foundations and Trends® in Machine Learning","DOI":"10.1561/2200000016","ISSN":"1935-8237, 1935-8245","issue":"1","journalAbbreviation":"FNT in Machine Learning","language":"en","page":"1-122","source":"DOI.org (Crossref)","title":"Distributed Optimization and Statistical Learning via the Alternating Direction Method of Multipliers","volume":"3","author":[{"family":"Boyd","given":"Stephen"}],"issued":{"date-parts":[["2010"]]}}},{"id":389,"uris":["http://zotero.org/users/13606484/items/PW2PHDXK"],"itemData":{"id":389,"type":"article-journal","container-title":"SIAM Journal on Imaging Sciences","DOI":"10.1137/090769521","ISSN":"1936-4954","issue":"3","journalAbbreviation":"SIAM J. Imaging Sci.","language":"en","page":"492-526","source":"DOI.org (Crossref)","title":"Total Generalized Variation","volume":"3","author":[{"family":"Bredies","given":"Kristian"},{"family":"Kunisch","given":"Karl"},{"family":"Pock","given":"Thomas"}],"issued":{"date-parts":[["2010",1]]}}}],"schema":"https://github.com/citation-style-language/schema/raw/master/csl-citation.json"} </w:instrText>
      </w:r>
      <w:r w:rsidR="00C12374">
        <w:rPr>
          <w:rFonts w:ascii="Verdana" w:eastAsia="Verdana" w:hAnsi="Verdana" w:cs="Verdana"/>
        </w:rPr>
        <w:fldChar w:fldCharType="separate"/>
      </w:r>
      <w:r w:rsidR="00DB5B4D" w:rsidRPr="00DB5B4D">
        <w:rPr>
          <w:rFonts w:ascii="Verdana" w:hAnsi="Verdana"/>
        </w:rPr>
        <w:t>[21,22]</w:t>
      </w:r>
      <w:r w:rsidR="00C12374">
        <w:rPr>
          <w:rFonts w:ascii="Verdana" w:eastAsia="Verdana" w:hAnsi="Verdana" w:cs="Verdana"/>
        </w:rPr>
        <w:fldChar w:fldCharType="end"/>
      </w:r>
      <w:r w:rsidR="003A1F2F">
        <w:rPr>
          <w:rFonts w:ascii="Verdana" w:eastAsia="Verdana" w:hAnsi="Verdana" w:cs="Verdana"/>
        </w:rPr>
        <w:t xml:space="preserve">. A regularization strength of 0.05 was used, which was empirically determined to balance noise suppression and edge </w:t>
      </w:r>
      <w:r w:rsidR="003A1F2F">
        <w:rPr>
          <w:rFonts w:ascii="Verdana" w:eastAsia="Verdana" w:hAnsi="Verdana" w:cs="Verdana"/>
        </w:rPr>
        <w:lastRenderedPageBreak/>
        <w:t xml:space="preserve">sharpness. </w:t>
      </w:r>
      <w:r w:rsidR="6F01215C" w:rsidRPr="5FE521F8">
        <w:rPr>
          <w:rFonts w:ascii="Verdana" w:eastAsia="Verdana" w:hAnsi="Verdana" w:cs="Verdana"/>
        </w:rPr>
        <w:t xml:space="preserve">Image reconstruction was performed separately for </w:t>
      </w:r>
      <w:r w:rsidR="00B240B0">
        <w:rPr>
          <w:rFonts w:ascii="Verdana" w:eastAsia="Verdana" w:hAnsi="Verdana" w:cs="Verdana"/>
        </w:rPr>
        <w:t xml:space="preserve">knee </w:t>
      </w:r>
      <w:r w:rsidR="6F01215C" w:rsidRPr="5FE521F8">
        <w:rPr>
          <w:rFonts w:ascii="Verdana" w:eastAsia="Verdana" w:hAnsi="Verdana" w:cs="Verdana"/>
        </w:rPr>
        <w:t xml:space="preserve">extension (upward leg movement) </w:t>
      </w:r>
      <w:r w:rsidR="00B240B0">
        <w:rPr>
          <w:rFonts w:ascii="Verdana" w:eastAsia="Verdana" w:hAnsi="Verdana" w:cs="Verdana"/>
        </w:rPr>
        <w:t xml:space="preserve">and knee </w:t>
      </w:r>
      <w:r w:rsidR="00B240B0" w:rsidRPr="5FE521F8">
        <w:rPr>
          <w:rFonts w:ascii="Verdana" w:eastAsia="Verdana" w:hAnsi="Verdana" w:cs="Verdana"/>
        </w:rPr>
        <w:t xml:space="preserve">flexion (downward leg movement) </w:t>
      </w:r>
      <w:r w:rsidR="6F01215C" w:rsidRPr="5FE521F8">
        <w:rPr>
          <w:rFonts w:ascii="Verdana" w:eastAsia="Verdana" w:hAnsi="Verdana" w:cs="Verdana"/>
        </w:rPr>
        <w:t xml:space="preserve">to account for </w:t>
      </w:r>
      <w:r w:rsidR="00B240B0">
        <w:rPr>
          <w:rFonts w:ascii="Verdana" w:eastAsia="Verdana" w:hAnsi="Verdana" w:cs="Verdana"/>
        </w:rPr>
        <w:t xml:space="preserve">biomechanical </w:t>
      </w:r>
      <w:r w:rsidR="6F01215C" w:rsidRPr="5FE521F8">
        <w:rPr>
          <w:rFonts w:ascii="Verdana" w:eastAsia="Verdana" w:hAnsi="Verdana" w:cs="Verdana"/>
        </w:rPr>
        <w:t>differences.</w:t>
      </w:r>
    </w:p>
    <w:p w14:paraId="75F020A3" w14:textId="520D4881" w:rsidR="6F01215C" w:rsidRPr="0076400E" w:rsidRDefault="6F01215C" w:rsidP="00662A7A">
      <w:pPr>
        <w:spacing w:line="360" w:lineRule="auto"/>
        <w:jc w:val="both"/>
        <w:rPr>
          <w:rFonts w:ascii="Verdana" w:eastAsia="Verdana" w:hAnsi="Verdana" w:cs="Verdana"/>
        </w:rPr>
      </w:pPr>
      <w:r w:rsidRPr="5FE521F8">
        <w:rPr>
          <w:rFonts w:ascii="Verdana" w:eastAsia="Verdana" w:hAnsi="Verdana" w:cs="Verdana"/>
        </w:rPr>
        <w:t xml:space="preserve">The final reconstructed </w:t>
      </w:r>
      <w:r w:rsidR="1924C6AD" w:rsidRPr="5FE521F8">
        <w:rPr>
          <w:rFonts w:ascii="Verdana" w:eastAsia="Verdana" w:hAnsi="Verdana" w:cs="Verdana"/>
        </w:rPr>
        <w:t xml:space="preserve">2D-CINE </w:t>
      </w:r>
      <w:r w:rsidR="008829A9">
        <w:rPr>
          <w:rFonts w:ascii="Verdana" w:eastAsia="Verdana" w:hAnsi="Verdana" w:cs="Verdana"/>
        </w:rPr>
        <w:t>datasets had a varying</w:t>
      </w:r>
      <w:r w:rsidRPr="5FE521F8">
        <w:rPr>
          <w:rFonts w:ascii="Verdana" w:eastAsia="Verdana" w:hAnsi="Verdana" w:cs="Verdana"/>
        </w:rPr>
        <w:t xml:space="preserve"> number of frames based on each participant's </w:t>
      </w:r>
      <w:r w:rsidR="008829A9">
        <w:rPr>
          <w:rFonts w:ascii="Verdana" w:eastAsia="Verdana" w:hAnsi="Verdana" w:cs="Verdana"/>
        </w:rPr>
        <w:t>achievable</w:t>
      </w:r>
      <w:r w:rsidR="008829A9" w:rsidRPr="5FE521F8">
        <w:rPr>
          <w:rFonts w:ascii="Verdana" w:eastAsia="Verdana" w:hAnsi="Verdana" w:cs="Verdana"/>
        </w:rPr>
        <w:t xml:space="preserve"> </w:t>
      </w:r>
      <w:r w:rsidRPr="5FE521F8">
        <w:rPr>
          <w:rFonts w:ascii="Verdana" w:eastAsia="Verdana" w:hAnsi="Verdana" w:cs="Verdana"/>
        </w:rPr>
        <w:t>range of motion.</w:t>
      </w:r>
      <w:r w:rsidR="00CB3159">
        <w:rPr>
          <w:rFonts w:ascii="Verdana" w:eastAsia="Verdana" w:hAnsi="Verdana" w:cs="Verdana"/>
        </w:rPr>
        <w:t xml:space="preserve"> Participants with a larger range of motion had more frames available </w:t>
      </w:r>
      <w:r w:rsidR="00BF3D92">
        <w:rPr>
          <w:rFonts w:ascii="Verdana" w:eastAsia="Verdana" w:hAnsi="Verdana" w:cs="Verdana"/>
        </w:rPr>
        <w:t xml:space="preserve">after </w:t>
      </w:r>
      <w:r w:rsidR="00CB3159">
        <w:rPr>
          <w:rFonts w:ascii="Verdana" w:eastAsia="Verdana" w:hAnsi="Verdana" w:cs="Verdana"/>
        </w:rPr>
        <w:t>reconstruction as compared to participants with</w:t>
      </w:r>
      <w:r w:rsidR="001B0F22">
        <w:rPr>
          <w:rFonts w:ascii="Verdana" w:eastAsia="Verdana" w:hAnsi="Verdana" w:cs="Verdana"/>
        </w:rPr>
        <w:t xml:space="preserve"> a</w:t>
      </w:r>
      <w:r w:rsidR="00CB3159">
        <w:rPr>
          <w:rFonts w:ascii="Verdana" w:eastAsia="Verdana" w:hAnsi="Verdana" w:cs="Verdana"/>
        </w:rPr>
        <w:t xml:space="preserve"> lower range of motion.</w:t>
      </w:r>
      <w:r w:rsidRPr="5FE521F8">
        <w:rPr>
          <w:rFonts w:ascii="Verdana" w:eastAsia="Verdana" w:hAnsi="Verdana" w:cs="Verdana"/>
        </w:rPr>
        <w:t xml:space="preserve"> </w:t>
      </w:r>
      <w:r w:rsidR="00305068" w:rsidRPr="00305068">
        <w:rPr>
          <w:rFonts w:ascii="Verdana" w:eastAsia="Verdana" w:hAnsi="Verdana" w:cs="Verdana"/>
          <w:b/>
          <w:bCs/>
        </w:rPr>
        <w:t xml:space="preserve">Figure 1 </w:t>
      </w:r>
      <w:r w:rsidR="008829A9">
        <w:rPr>
          <w:rFonts w:ascii="Verdana" w:eastAsia="Verdana" w:hAnsi="Verdana" w:cs="Verdana"/>
        </w:rPr>
        <w:t>shows</w:t>
      </w:r>
      <w:r w:rsidR="008829A9" w:rsidRPr="00305068">
        <w:rPr>
          <w:rFonts w:ascii="Verdana" w:eastAsia="Verdana" w:hAnsi="Verdana" w:cs="Verdana"/>
        </w:rPr>
        <w:t xml:space="preserve"> </w:t>
      </w:r>
      <w:r w:rsidR="00305068" w:rsidRPr="00305068">
        <w:rPr>
          <w:rFonts w:ascii="Verdana" w:eastAsia="Verdana" w:hAnsi="Verdana" w:cs="Verdana"/>
        </w:rPr>
        <w:t xml:space="preserve">a series of reconstructed frames from a single dataset, showcasing the progression of knee motion </w:t>
      </w:r>
      <w:r w:rsidR="00831489">
        <w:rPr>
          <w:rFonts w:ascii="Verdana" w:eastAsia="Verdana" w:hAnsi="Verdana" w:cs="Verdana"/>
        </w:rPr>
        <w:t>from</w:t>
      </w:r>
      <w:r w:rsidR="00831489" w:rsidRPr="00305068">
        <w:rPr>
          <w:rFonts w:ascii="Verdana" w:eastAsia="Verdana" w:hAnsi="Verdana" w:cs="Verdana"/>
        </w:rPr>
        <w:t xml:space="preserve"> </w:t>
      </w:r>
      <w:r w:rsidR="00FB073F">
        <w:rPr>
          <w:rFonts w:ascii="Verdana" w:eastAsia="Verdana" w:hAnsi="Verdana" w:cs="Verdana"/>
        </w:rPr>
        <w:t xml:space="preserve">a </w:t>
      </w:r>
      <w:r w:rsidR="00831489">
        <w:rPr>
          <w:rFonts w:ascii="Verdana" w:eastAsia="Verdana" w:hAnsi="Verdana" w:cs="Verdana"/>
        </w:rPr>
        <w:t>flex</w:t>
      </w:r>
      <w:r w:rsidR="00FB073F">
        <w:rPr>
          <w:rFonts w:ascii="Verdana" w:eastAsia="Verdana" w:hAnsi="Verdana" w:cs="Verdana"/>
        </w:rPr>
        <w:t>ed position</w:t>
      </w:r>
      <w:r w:rsidR="00831489">
        <w:rPr>
          <w:rFonts w:ascii="Verdana" w:eastAsia="Verdana" w:hAnsi="Verdana" w:cs="Verdana"/>
        </w:rPr>
        <w:t>, to exten</w:t>
      </w:r>
      <w:r w:rsidR="00FB073F">
        <w:rPr>
          <w:rFonts w:ascii="Verdana" w:eastAsia="Verdana" w:hAnsi="Verdana" w:cs="Verdana"/>
        </w:rPr>
        <w:t>ded position</w:t>
      </w:r>
      <w:r w:rsidR="00831489">
        <w:rPr>
          <w:rFonts w:ascii="Verdana" w:eastAsia="Verdana" w:hAnsi="Verdana" w:cs="Verdana"/>
        </w:rPr>
        <w:t>, back to flex</w:t>
      </w:r>
      <w:r w:rsidR="00FB073F">
        <w:rPr>
          <w:rFonts w:ascii="Verdana" w:eastAsia="Verdana" w:hAnsi="Verdana" w:cs="Verdana"/>
        </w:rPr>
        <w:t>ed posit</w:t>
      </w:r>
      <w:r w:rsidR="00831489">
        <w:rPr>
          <w:rFonts w:ascii="Verdana" w:eastAsia="Verdana" w:hAnsi="Verdana" w:cs="Verdana"/>
        </w:rPr>
        <w:t xml:space="preserve">ion, which are used subsequently as the </w:t>
      </w:r>
      <w:r w:rsidR="004F3A37">
        <w:rPr>
          <w:rFonts w:ascii="Verdana" w:eastAsia="Verdana" w:hAnsi="Verdana" w:cs="Verdana"/>
        </w:rPr>
        <w:t xml:space="preserve">input data for </w:t>
      </w:r>
      <w:r w:rsidR="00831489">
        <w:rPr>
          <w:rFonts w:ascii="Verdana" w:eastAsia="Verdana" w:hAnsi="Verdana" w:cs="Verdana"/>
        </w:rPr>
        <w:t xml:space="preserve">bone </w:t>
      </w:r>
      <w:r w:rsidR="004F3A37">
        <w:rPr>
          <w:rFonts w:ascii="Verdana" w:eastAsia="Verdana" w:hAnsi="Verdana" w:cs="Verdana"/>
        </w:rPr>
        <w:t>segmentation and tracking</w:t>
      </w:r>
      <w:r w:rsidR="00305068">
        <w:rPr>
          <w:rFonts w:ascii="Verdana" w:eastAsia="Verdana" w:hAnsi="Verdana" w:cs="Verdana"/>
        </w:rPr>
        <w:t>.</w:t>
      </w:r>
    </w:p>
    <w:p w14:paraId="098B081E" w14:textId="439AB82B" w:rsidR="32BC0743" w:rsidRDefault="32BC0743" w:rsidP="5FE521F8">
      <w:pPr>
        <w:spacing w:line="360" w:lineRule="auto"/>
        <w:rPr>
          <w:rFonts w:ascii="Verdana" w:eastAsia="Verdana" w:hAnsi="Verdana" w:cs="Verdana"/>
          <w:u w:val="single"/>
        </w:rPr>
      </w:pPr>
      <w:r w:rsidRPr="5FE521F8">
        <w:rPr>
          <w:rFonts w:ascii="Verdana" w:eastAsia="Verdana" w:hAnsi="Verdana" w:cs="Verdana"/>
          <w:u w:val="single"/>
        </w:rPr>
        <w:t xml:space="preserve">2.2 </w:t>
      </w:r>
      <w:r w:rsidR="005C1B41">
        <w:rPr>
          <w:rFonts w:ascii="Verdana" w:eastAsia="Verdana" w:hAnsi="Verdana" w:cs="Verdana"/>
          <w:u w:val="single"/>
        </w:rPr>
        <w:t>Semi-</w:t>
      </w:r>
      <w:r w:rsidR="0047266F">
        <w:rPr>
          <w:rFonts w:ascii="Verdana" w:eastAsia="Verdana" w:hAnsi="Verdana" w:cs="Verdana"/>
          <w:u w:val="single"/>
        </w:rPr>
        <w:t>A</w:t>
      </w:r>
      <w:r w:rsidR="005C1B41">
        <w:rPr>
          <w:rFonts w:ascii="Verdana" w:eastAsia="Verdana" w:hAnsi="Verdana" w:cs="Verdana"/>
          <w:u w:val="single"/>
        </w:rPr>
        <w:t xml:space="preserve">utomated </w:t>
      </w:r>
      <w:r w:rsidR="0047266F">
        <w:rPr>
          <w:rFonts w:ascii="Verdana" w:eastAsia="Verdana" w:hAnsi="Verdana" w:cs="Verdana"/>
          <w:u w:val="single"/>
        </w:rPr>
        <w:t>B</w:t>
      </w:r>
      <w:r w:rsidR="005C1B41">
        <w:rPr>
          <w:rFonts w:ascii="Verdana" w:eastAsia="Verdana" w:hAnsi="Verdana" w:cs="Verdana"/>
          <w:u w:val="single"/>
        </w:rPr>
        <w:t xml:space="preserve">one </w:t>
      </w:r>
      <w:r w:rsidR="0047266F">
        <w:rPr>
          <w:rFonts w:ascii="Verdana" w:eastAsia="Verdana" w:hAnsi="Verdana" w:cs="Verdana"/>
          <w:u w:val="single"/>
        </w:rPr>
        <w:t>T</w:t>
      </w:r>
      <w:r w:rsidR="005C1B41">
        <w:rPr>
          <w:rFonts w:ascii="Verdana" w:eastAsia="Verdana" w:hAnsi="Verdana" w:cs="Verdana"/>
          <w:u w:val="single"/>
        </w:rPr>
        <w:t>racking</w:t>
      </w:r>
    </w:p>
    <w:p w14:paraId="24D516E0" w14:textId="2CADCD9C" w:rsidR="33B09C27" w:rsidRDefault="001F7579" w:rsidP="00A52972">
      <w:pPr>
        <w:spacing w:line="360" w:lineRule="auto"/>
        <w:jc w:val="both"/>
        <w:rPr>
          <w:rFonts w:ascii="Verdana" w:eastAsia="Verdana" w:hAnsi="Verdana" w:cs="Verdana"/>
        </w:rPr>
      </w:pPr>
      <w:r>
        <w:rPr>
          <w:rFonts w:ascii="Verdana" w:eastAsia="Verdana" w:hAnsi="Verdana" w:cs="Verdana"/>
        </w:rPr>
        <w:t>For</w:t>
      </w:r>
      <w:r w:rsidR="33B09C27" w:rsidRPr="5FE521F8">
        <w:rPr>
          <w:rFonts w:ascii="Verdana" w:eastAsia="Verdana" w:hAnsi="Verdana" w:cs="Verdana"/>
        </w:rPr>
        <w:t xml:space="preserve"> semi-automat</w:t>
      </w:r>
      <w:r w:rsidR="00B5302D">
        <w:rPr>
          <w:rFonts w:ascii="Verdana" w:eastAsia="Verdana" w:hAnsi="Verdana" w:cs="Verdana"/>
        </w:rPr>
        <w:t>ed</w:t>
      </w:r>
      <w:r w:rsidR="33B09C27" w:rsidRPr="5FE521F8">
        <w:rPr>
          <w:rFonts w:ascii="Verdana" w:eastAsia="Verdana" w:hAnsi="Verdana" w:cs="Verdana"/>
        </w:rPr>
        <w:t xml:space="preserve"> </w:t>
      </w:r>
      <w:r w:rsidR="005C1B41">
        <w:rPr>
          <w:rFonts w:ascii="Verdana" w:eastAsia="Verdana" w:hAnsi="Verdana" w:cs="Verdana"/>
        </w:rPr>
        <w:t>tracking</w:t>
      </w:r>
      <w:r w:rsidR="33B09C27" w:rsidRPr="5FE521F8">
        <w:rPr>
          <w:rFonts w:ascii="Verdana" w:eastAsia="Verdana" w:hAnsi="Verdana" w:cs="Verdana"/>
        </w:rPr>
        <w:t xml:space="preserve"> of the tibia and femur</w:t>
      </w:r>
      <w:r w:rsidR="00B5302D">
        <w:rPr>
          <w:rFonts w:ascii="Verdana" w:eastAsia="Verdana" w:hAnsi="Verdana" w:cs="Verdana"/>
        </w:rPr>
        <w:t>,</w:t>
      </w:r>
      <w:r w:rsidR="33B09C27" w:rsidRPr="5FE521F8">
        <w:rPr>
          <w:rFonts w:ascii="Verdana" w:eastAsia="Verdana" w:hAnsi="Verdana" w:cs="Verdana"/>
        </w:rPr>
        <w:t xml:space="preserve"> </w:t>
      </w:r>
      <w:r>
        <w:rPr>
          <w:rFonts w:ascii="Verdana" w:eastAsia="Verdana" w:hAnsi="Verdana" w:cs="Verdana"/>
        </w:rPr>
        <w:t>the following</w:t>
      </w:r>
      <w:r w:rsidR="33B09C27" w:rsidRPr="5FE521F8">
        <w:rPr>
          <w:rFonts w:ascii="Verdana" w:eastAsia="Verdana" w:hAnsi="Verdana" w:cs="Verdana"/>
        </w:rPr>
        <w:t xml:space="preserve"> </w:t>
      </w:r>
      <w:r>
        <w:rPr>
          <w:rFonts w:ascii="Verdana" w:eastAsia="Verdana" w:hAnsi="Verdana" w:cs="Verdana"/>
        </w:rPr>
        <w:t xml:space="preserve">tracking </w:t>
      </w:r>
      <w:r w:rsidR="33B09C27" w:rsidRPr="5FE521F8">
        <w:rPr>
          <w:rFonts w:ascii="Verdana" w:eastAsia="Verdana" w:hAnsi="Verdana" w:cs="Verdana"/>
        </w:rPr>
        <w:t xml:space="preserve">algorithm </w:t>
      </w:r>
      <w:r>
        <w:rPr>
          <w:rFonts w:ascii="Verdana" w:eastAsia="Verdana" w:hAnsi="Verdana" w:cs="Verdana"/>
        </w:rPr>
        <w:t xml:space="preserve">was </w:t>
      </w:r>
      <w:r w:rsidR="33B09C27" w:rsidRPr="5FE521F8">
        <w:rPr>
          <w:rFonts w:ascii="Verdana" w:eastAsia="Verdana" w:hAnsi="Verdana" w:cs="Verdana"/>
        </w:rPr>
        <w:t>implemented in Python</w:t>
      </w:r>
      <w:r w:rsidR="0061638A">
        <w:rPr>
          <w:rFonts w:ascii="Verdana" w:eastAsia="Verdana" w:hAnsi="Verdana" w:cs="Verdana"/>
        </w:rPr>
        <w:t xml:space="preserve"> (v.3.11.5)</w:t>
      </w:r>
      <w:r w:rsidR="001D1A49">
        <w:rPr>
          <w:rFonts w:ascii="Verdana" w:eastAsia="Verdana" w:hAnsi="Verdana" w:cs="Verdana"/>
        </w:rPr>
        <w:t xml:space="preserve">. </w:t>
      </w:r>
      <w:r w:rsidR="001D1A49" w:rsidRPr="001D1A49">
        <w:rPr>
          <w:rFonts w:ascii="Verdana" w:eastAsia="Verdana" w:hAnsi="Verdana" w:cs="Verdana"/>
          <w:b/>
          <w:bCs/>
        </w:rPr>
        <w:t>Figure 2</w:t>
      </w:r>
      <w:r w:rsidR="001D1A49" w:rsidRPr="001D1A49">
        <w:rPr>
          <w:rFonts w:ascii="Verdana" w:eastAsia="Verdana" w:hAnsi="Verdana" w:cs="Verdana"/>
        </w:rPr>
        <w:t xml:space="preserve"> provides a schematic overview of this tracking pipeline, which consists of the following steps:</w:t>
      </w:r>
    </w:p>
    <w:p w14:paraId="59278B88" w14:textId="4EE872F4" w:rsidR="33B09C27" w:rsidRDefault="33B09C27" w:rsidP="00CC72BA">
      <w:pPr>
        <w:spacing w:line="360" w:lineRule="auto"/>
        <w:jc w:val="both"/>
      </w:pPr>
      <w:r w:rsidRPr="5FE521F8">
        <w:rPr>
          <w:rFonts w:ascii="Verdana" w:eastAsia="Verdana" w:hAnsi="Verdana" w:cs="Verdana"/>
        </w:rPr>
        <w:t>(I) Edge Detection: The Canny edge detection algorithm was applied to each frame</w:t>
      </w:r>
      <w:r w:rsidR="0000375E">
        <w:rPr>
          <w:rFonts w:ascii="Verdana" w:eastAsia="Verdana" w:hAnsi="Verdana" w:cs="Verdana"/>
        </w:rPr>
        <w:t xml:space="preserve"> to identify the boundaries of the tibia and femur</w:t>
      </w:r>
      <w:r w:rsidR="00965533">
        <w:rPr>
          <w:rFonts w:ascii="Verdana" w:eastAsia="Verdana" w:hAnsi="Verdana" w:cs="Verdana"/>
        </w:rPr>
        <w:t xml:space="preserve"> </w:t>
      </w:r>
      <w:r w:rsidR="00CB2C4C">
        <w:rPr>
          <w:rFonts w:ascii="Verdana" w:eastAsia="Verdana" w:hAnsi="Verdana" w:cs="Verdana"/>
        </w:rPr>
        <w:fldChar w:fldCharType="begin"/>
      </w:r>
      <w:r w:rsidR="00DB5B4D">
        <w:rPr>
          <w:rFonts w:ascii="Verdana" w:eastAsia="Verdana" w:hAnsi="Verdana" w:cs="Verdana"/>
        </w:rPr>
        <w:instrText xml:space="preserve"> ADDIN ZOTERO_ITEM CSL_CITATION {"citationID":"YbX0tnUx","properties":{"formattedCitation":"[23]","plainCitation":"[23]","noteIndex":0},"citationItems":[{"id":36,"uris":["http://zotero.org/users/13606484/items/KR2N8TTJ"],"itemData":{"id":36,"type":"article-journal","container-title":"IEEE Transactions on Pattern Analysis and Machine Intelligence","DOI":"10.1109/TPAMI.1986.4767851","ISSN":"0162-8828","issue":"6","journalAbbreviation":"IEEE Trans. Pattern Anal. Mach. Intell.","page":"679-698","source":"DOI.org (Crossref)","title":"A Computational Approach to Edge Detection","volume":"PAMI-8","author":[{"family":"Canny","given":"John"}],"issued":{"date-parts":[["1986",11]]}}}],"schema":"https://github.com/citation-style-language/schema/raw/master/csl-citation.json"} </w:instrText>
      </w:r>
      <w:r w:rsidR="00CB2C4C">
        <w:rPr>
          <w:rFonts w:ascii="Verdana" w:eastAsia="Verdana" w:hAnsi="Verdana" w:cs="Verdana"/>
        </w:rPr>
        <w:fldChar w:fldCharType="separate"/>
      </w:r>
      <w:r w:rsidR="00DB5B4D" w:rsidRPr="00DB5B4D">
        <w:rPr>
          <w:rFonts w:ascii="Verdana" w:hAnsi="Verdana"/>
        </w:rPr>
        <w:t>[23]</w:t>
      </w:r>
      <w:r w:rsidR="00CB2C4C">
        <w:rPr>
          <w:rFonts w:ascii="Verdana" w:eastAsia="Verdana" w:hAnsi="Verdana" w:cs="Verdana"/>
        </w:rPr>
        <w:fldChar w:fldCharType="end"/>
      </w:r>
      <w:r w:rsidRPr="5FE521F8">
        <w:rPr>
          <w:rFonts w:ascii="Verdana" w:eastAsia="Verdana" w:hAnsi="Verdana" w:cs="Verdana"/>
        </w:rPr>
        <w:t xml:space="preserve">. Parameters </w:t>
      </w:r>
      <w:r w:rsidR="005850ED">
        <w:rPr>
          <w:rFonts w:ascii="Verdana" w:eastAsia="Verdana" w:hAnsi="Verdana" w:cs="Verdana"/>
        </w:rPr>
        <w:t xml:space="preserve">such as gradient thresholds and </w:t>
      </w:r>
      <w:r w:rsidR="00F1030C">
        <w:rPr>
          <w:rFonts w:ascii="Verdana" w:eastAsia="Verdana" w:hAnsi="Verdana" w:cs="Verdana"/>
        </w:rPr>
        <w:t>Gaussian</w:t>
      </w:r>
      <w:r w:rsidR="005850ED">
        <w:rPr>
          <w:rFonts w:ascii="Verdana" w:eastAsia="Verdana" w:hAnsi="Verdana" w:cs="Verdana"/>
        </w:rPr>
        <w:t xml:space="preserve"> blur</w:t>
      </w:r>
      <w:r w:rsidR="00F1030C">
        <w:rPr>
          <w:rFonts w:ascii="Verdana" w:eastAsia="Verdana" w:hAnsi="Verdana" w:cs="Verdana"/>
        </w:rPr>
        <w:t xml:space="preserve"> strength</w:t>
      </w:r>
      <w:r w:rsidR="005850ED">
        <w:rPr>
          <w:rFonts w:ascii="Verdana" w:eastAsia="Verdana" w:hAnsi="Verdana" w:cs="Verdana"/>
        </w:rPr>
        <w:t xml:space="preserve"> </w:t>
      </w:r>
      <w:r w:rsidRPr="5FE521F8">
        <w:rPr>
          <w:rFonts w:ascii="Verdana" w:eastAsia="Verdana" w:hAnsi="Verdana" w:cs="Verdana"/>
        </w:rPr>
        <w:t xml:space="preserve">were optimized </w:t>
      </w:r>
      <w:r w:rsidR="00F704F5">
        <w:rPr>
          <w:rFonts w:ascii="Verdana" w:eastAsia="Verdana" w:hAnsi="Verdana" w:cs="Verdana"/>
        </w:rPr>
        <w:t xml:space="preserve">manually </w:t>
      </w:r>
      <w:r w:rsidRPr="5FE521F8">
        <w:rPr>
          <w:rFonts w:ascii="Verdana" w:eastAsia="Verdana" w:hAnsi="Verdana" w:cs="Verdana"/>
        </w:rPr>
        <w:t xml:space="preserve">to </w:t>
      </w:r>
      <w:r w:rsidR="006F2B1C">
        <w:rPr>
          <w:rFonts w:ascii="Verdana" w:eastAsia="Verdana" w:hAnsi="Verdana" w:cs="Verdana"/>
        </w:rPr>
        <w:t xml:space="preserve">isolate the bone edges. </w:t>
      </w:r>
      <w:r w:rsidR="00ED2A07">
        <w:rPr>
          <w:rFonts w:ascii="Verdana" w:eastAsia="Verdana" w:hAnsi="Verdana" w:cs="Verdana"/>
        </w:rPr>
        <w:t xml:space="preserve">This step resulted in binary images highlighting the detected edges, including the interior cortical bone boundaries. </w:t>
      </w:r>
    </w:p>
    <w:p w14:paraId="1D18580F" w14:textId="3ED61E94" w:rsidR="0B57FC33" w:rsidRPr="006F50D0" w:rsidRDefault="0B57FC33" w:rsidP="00CC72BA">
      <w:pPr>
        <w:spacing w:line="360" w:lineRule="auto"/>
        <w:jc w:val="both"/>
        <w:rPr>
          <w:rFonts w:ascii="Verdana" w:eastAsia="Verdana" w:hAnsi="Verdana" w:cs="Verdana"/>
        </w:rPr>
      </w:pPr>
      <w:r w:rsidRPr="5FE521F8">
        <w:rPr>
          <w:rFonts w:ascii="Verdana" w:eastAsia="Verdana" w:hAnsi="Verdana" w:cs="Verdana"/>
        </w:rPr>
        <w:t xml:space="preserve">(II) </w:t>
      </w:r>
      <w:r w:rsidR="33B09C27" w:rsidRPr="5FE521F8">
        <w:rPr>
          <w:rFonts w:ascii="Verdana" w:eastAsia="Verdana" w:hAnsi="Verdana" w:cs="Verdana"/>
        </w:rPr>
        <w:t>Edge Labeling: Connected-component labeling</w:t>
      </w:r>
      <w:r w:rsidR="00CB2C4C">
        <w:rPr>
          <w:rFonts w:ascii="Verdana" w:eastAsia="Verdana" w:hAnsi="Verdana" w:cs="Verdana"/>
        </w:rPr>
        <w:t xml:space="preserve"> </w:t>
      </w:r>
      <w:r w:rsidR="00CB2C4C">
        <w:rPr>
          <w:rFonts w:ascii="Verdana" w:eastAsia="Verdana" w:hAnsi="Verdana" w:cs="Verdana"/>
        </w:rPr>
        <w:fldChar w:fldCharType="begin"/>
      </w:r>
      <w:r w:rsidR="00DB5B4D">
        <w:rPr>
          <w:rFonts w:ascii="Verdana" w:eastAsia="Verdana" w:hAnsi="Verdana" w:cs="Verdana"/>
        </w:rPr>
        <w:instrText xml:space="preserve"> ADDIN ZOTERO_ITEM CSL_CITATION {"citationID":"wfk4x0Jg","properties":{"formattedCitation":"[24]","plainCitation":"[24]","noteIndex":0},"citationItems":[{"id":98,"uris":["http://zotero.org/users/13606484/items/E8AJSJU6"],"itemData":{"id":98,"type":"article-journal","abstract":"An improved and general approach to connected-component labeling of images is presented. The algorithm presented in this paper processes images in\n              predetermined order\n              , which means that the processing order depends only on the image representation scheme and not on specific properties of the image. The algorithm handles a wide variety of image representation schemes (rasters, run lengths, quadrees, bintrees, etc.). How to adapt the standard UNION-FIND algorithm to permit reuse of temporary labels is shown. This is done using a technique called\n              age balancing\n              , in which, when two labels are merged, the older label becomes the father of the younger label. This technique can be made to coexist with the more conventional rule of\n              weight \n   balancing\n              , in which the label with more descendants becomes the father of the label with fewer descendants. Various image scanning orders are examined and classified. It is also shown that when the algorithm is specialized to a pixel array scanned in raster order, the total processing time is linear in the number of pixels. The linear-time processing time follows from a special property of the UNION-FIND algorithm, which may be of independent interest. This property states that under certain restrictions on the input, UNION-FIND runs in time linear in the number of FIND and UNION operations. Under these restrictions, linear-time performance can be achieved without resorting to the more complicated  Gabow-Tarjan algorithm for disjoint set union.","container-title":"Journal of the ACM","DOI":"10.1145/128749.128750","ISSN":"0004-5411, 1557-735X","issue":"2","journalAbbreviation":"J. ACM","language":"en","page":"253-280","source":"DOI.org (Crossref)","title":"A general approach to connected-component labeling for arbitrary image representations","volume":"39","author":[{"family":"Dillencourt","given":"Michael B."},{"family":"Samet","given":"Hanan"},{"family":"Tamminen","given":"Markku"}],"issued":{"date-parts":[["1992",4]]}}}],"schema":"https://github.com/citation-style-language/schema/raw/master/csl-citation.json"} </w:instrText>
      </w:r>
      <w:r w:rsidR="00CB2C4C">
        <w:rPr>
          <w:rFonts w:ascii="Verdana" w:eastAsia="Verdana" w:hAnsi="Verdana" w:cs="Verdana"/>
        </w:rPr>
        <w:fldChar w:fldCharType="separate"/>
      </w:r>
      <w:r w:rsidR="00DB5B4D" w:rsidRPr="00DB5B4D">
        <w:rPr>
          <w:rFonts w:ascii="Verdana" w:hAnsi="Verdana"/>
        </w:rPr>
        <w:t>[24]</w:t>
      </w:r>
      <w:r w:rsidR="00CB2C4C">
        <w:rPr>
          <w:rFonts w:ascii="Verdana" w:eastAsia="Verdana" w:hAnsi="Verdana" w:cs="Verdana"/>
        </w:rPr>
        <w:fldChar w:fldCharType="end"/>
      </w:r>
      <w:r w:rsidR="33B09C27" w:rsidRPr="5FE521F8">
        <w:rPr>
          <w:rFonts w:ascii="Verdana" w:eastAsia="Verdana" w:hAnsi="Verdana" w:cs="Verdana"/>
        </w:rPr>
        <w:t xml:space="preserve"> was </w:t>
      </w:r>
      <w:r w:rsidR="000902E5">
        <w:rPr>
          <w:rFonts w:ascii="Verdana" w:eastAsia="Verdana" w:hAnsi="Verdana" w:cs="Verdana"/>
        </w:rPr>
        <w:t>performed</w:t>
      </w:r>
      <w:r w:rsidR="002341BD">
        <w:rPr>
          <w:rFonts w:ascii="Verdana" w:eastAsia="Verdana" w:hAnsi="Verdana" w:cs="Verdana"/>
        </w:rPr>
        <w:t xml:space="preserve"> on the binary edge images</w:t>
      </w:r>
      <w:r w:rsidR="000902E5">
        <w:rPr>
          <w:rFonts w:ascii="Verdana" w:eastAsia="Verdana" w:hAnsi="Verdana" w:cs="Verdana"/>
        </w:rPr>
        <w:t xml:space="preserve"> to</w:t>
      </w:r>
      <w:r w:rsidR="33B09C27" w:rsidRPr="5FE521F8">
        <w:rPr>
          <w:rFonts w:ascii="Verdana" w:eastAsia="Verdana" w:hAnsi="Verdana" w:cs="Verdana"/>
        </w:rPr>
        <w:t xml:space="preserve"> isolate specific structural features</w:t>
      </w:r>
      <w:r w:rsidR="00CA550D">
        <w:rPr>
          <w:rFonts w:ascii="Verdana" w:eastAsia="Verdana" w:hAnsi="Verdana" w:cs="Verdana"/>
        </w:rPr>
        <w:t xml:space="preserve"> and</w:t>
      </w:r>
      <w:r w:rsidR="33B09C27" w:rsidRPr="5FE521F8">
        <w:rPr>
          <w:rFonts w:ascii="Verdana" w:eastAsia="Verdana" w:hAnsi="Verdana" w:cs="Verdana"/>
        </w:rPr>
        <w:t xml:space="preserve"> distinguis</w:t>
      </w:r>
      <w:r w:rsidR="005F1838">
        <w:rPr>
          <w:rFonts w:ascii="Verdana" w:eastAsia="Verdana" w:hAnsi="Verdana" w:cs="Verdana"/>
        </w:rPr>
        <w:t xml:space="preserve">h </w:t>
      </w:r>
      <w:r w:rsidR="33B09C27" w:rsidRPr="5FE521F8">
        <w:rPr>
          <w:rFonts w:ascii="Verdana" w:eastAsia="Verdana" w:hAnsi="Verdana" w:cs="Verdana"/>
        </w:rPr>
        <w:t>the</w:t>
      </w:r>
      <w:r w:rsidR="00CA550D">
        <w:rPr>
          <w:rFonts w:ascii="Verdana" w:eastAsia="Verdana" w:hAnsi="Verdana" w:cs="Verdana"/>
        </w:rPr>
        <w:t xml:space="preserve"> desired</w:t>
      </w:r>
      <w:r w:rsidR="33B09C27" w:rsidRPr="5FE521F8">
        <w:rPr>
          <w:rFonts w:ascii="Verdana" w:eastAsia="Verdana" w:hAnsi="Verdana" w:cs="Verdana"/>
        </w:rPr>
        <w:t xml:space="preserve"> interior cortical bone edges from other detected edges. </w:t>
      </w:r>
      <w:r w:rsidR="004766A3" w:rsidRPr="004766A3">
        <w:rPr>
          <w:rFonts w:ascii="Verdana" w:eastAsia="Verdana" w:hAnsi="Verdana" w:cs="Verdana"/>
        </w:rPr>
        <w:t>The labeling algorithm groups adjacent pixels into distinct regions or "components".</w:t>
      </w:r>
      <w:r w:rsidR="00FB5E4E">
        <w:rPr>
          <w:rFonts w:ascii="Verdana" w:eastAsia="Verdana" w:hAnsi="Verdana" w:cs="Verdana"/>
        </w:rPr>
        <w:t xml:space="preserve"> </w:t>
      </w:r>
      <w:r w:rsidR="00FB5E4E" w:rsidRPr="00FB5E4E">
        <w:rPr>
          <w:rFonts w:ascii="Verdana" w:eastAsia="Verdana" w:hAnsi="Verdana" w:cs="Verdana"/>
        </w:rPr>
        <w:t>Full 3D connectivity was used, meaning pixels could be considered part of the same component if they were adjacent (including diagonally) either within a frame or across consecutive frames. This approach ensured that the same bone edge maintained a consistent label throughout the motion sequence, facilitating tracking across frames.</w:t>
      </w:r>
      <w:r w:rsidR="00FB5E4E">
        <w:rPr>
          <w:rFonts w:ascii="Verdana" w:eastAsia="Verdana" w:hAnsi="Verdana" w:cs="Verdana"/>
        </w:rPr>
        <w:t xml:space="preserve"> </w:t>
      </w:r>
      <w:r w:rsidR="004766A3">
        <w:rPr>
          <w:rFonts w:ascii="Verdana" w:eastAsia="Verdana" w:hAnsi="Verdana" w:cs="Verdana"/>
        </w:rPr>
        <w:t xml:space="preserve">. </w:t>
      </w:r>
      <w:r w:rsidR="006F50D0">
        <w:rPr>
          <w:rFonts w:ascii="Verdana" w:eastAsia="Verdana" w:hAnsi="Verdana" w:cs="Verdana"/>
        </w:rPr>
        <w:t xml:space="preserve">In </w:t>
      </w:r>
      <w:r w:rsidR="00F704F5">
        <w:rPr>
          <w:rFonts w:ascii="Verdana" w:eastAsia="Verdana" w:hAnsi="Verdana" w:cs="Verdana"/>
        </w:rPr>
        <w:t>s</w:t>
      </w:r>
      <w:r w:rsidR="006F50D0">
        <w:rPr>
          <w:rFonts w:ascii="Verdana" w:eastAsia="Verdana" w:hAnsi="Verdana" w:cs="Verdana"/>
        </w:rPr>
        <w:t>teps I and II, t</w:t>
      </w:r>
      <w:r w:rsidR="006F50D0" w:rsidRPr="006F50D0">
        <w:rPr>
          <w:rFonts w:ascii="Verdana" w:eastAsia="Verdana" w:hAnsi="Verdana" w:cs="Verdana"/>
        </w:rPr>
        <w:t xml:space="preserve">he edge detection and labeling parameters were optimized </w:t>
      </w:r>
      <w:commentRangeStart w:id="19"/>
      <w:commentRangeStart w:id="20"/>
      <w:r w:rsidR="006F50D0" w:rsidRPr="006F50D0">
        <w:rPr>
          <w:rFonts w:ascii="Verdana" w:eastAsia="Verdana" w:hAnsi="Verdana" w:cs="Verdana"/>
        </w:rPr>
        <w:t xml:space="preserve">once </w:t>
      </w:r>
      <w:commentRangeEnd w:id="19"/>
      <w:r w:rsidR="00F704F5">
        <w:rPr>
          <w:rStyle w:val="CommentReference"/>
        </w:rPr>
        <w:commentReference w:id="19"/>
      </w:r>
      <w:commentRangeEnd w:id="20"/>
      <w:r w:rsidR="00601B08">
        <w:rPr>
          <w:rStyle w:val="CommentReference"/>
        </w:rPr>
        <w:commentReference w:id="20"/>
      </w:r>
      <w:r w:rsidR="006F50D0" w:rsidRPr="006F50D0">
        <w:rPr>
          <w:rFonts w:ascii="Verdana" w:eastAsia="Verdana" w:hAnsi="Verdana" w:cs="Verdana"/>
        </w:rPr>
        <w:t xml:space="preserve">for the given image contrast and resolution, </w:t>
      </w:r>
      <w:r w:rsidR="00F704F5">
        <w:rPr>
          <w:rFonts w:ascii="Verdana" w:eastAsia="Verdana" w:hAnsi="Verdana" w:cs="Verdana"/>
        </w:rPr>
        <w:t xml:space="preserve">and </w:t>
      </w:r>
      <w:r w:rsidR="006F50D0" w:rsidRPr="006F50D0">
        <w:rPr>
          <w:rFonts w:ascii="Verdana" w:eastAsia="Verdana" w:hAnsi="Verdana" w:cs="Verdana"/>
        </w:rPr>
        <w:t>then applied consistently across all datasets</w:t>
      </w:r>
      <w:r w:rsidR="006F50D0">
        <w:rPr>
          <w:rFonts w:ascii="Verdana" w:eastAsia="Verdana" w:hAnsi="Verdana" w:cs="Verdana"/>
        </w:rPr>
        <w:t xml:space="preserve"> and frames. </w:t>
      </w:r>
    </w:p>
    <w:p w14:paraId="7BABD9C8" w14:textId="6ABA5D7D" w:rsidR="003412EA" w:rsidRPr="00E763D1" w:rsidRDefault="003412EA" w:rsidP="00CC72BA">
      <w:pPr>
        <w:spacing w:line="360" w:lineRule="auto"/>
        <w:jc w:val="both"/>
      </w:pPr>
      <w:r w:rsidRPr="5FE521F8">
        <w:rPr>
          <w:rFonts w:ascii="Verdana" w:eastAsia="Verdana" w:hAnsi="Verdana" w:cs="Verdana"/>
        </w:rPr>
        <w:t xml:space="preserve">(III) </w:t>
      </w:r>
      <w:r w:rsidR="33B09C27" w:rsidRPr="5FE521F8">
        <w:rPr>
          <w:rFonts w:ascii="Verdana" w:eastAsia="Verdana" w:hAnsi="Verdana" w:cs="Verdana"/>
        </w:rPr>
        <w:t xml:space="preserve">Reference Point Extraction: </w:t>
      </w:r>
      <w:r w:rsidR="00E763D1" w:rsidRPr="00E763D1">
        <w:rPr>
          <w:rFonts w:ascii="Verdana" w:eastAsia="Verdana" w:hAnsi="Verdana" w:cs="Verdana"/>
        </w:rPr>
        <w:t xml:space="preserve">A set of reference points was established along the labeled edges of the tibia and femur in the initial frame (fully flexed position). </w:t>
      </w:r>
      <w:r w:rsidR="00E763D1" w:rsidRPr="00E763D1">
        <w:rPr>
          <w:rFonts w:ascii="Verdana" w:eastAsia="Verdana" w:hAnsi="Verdana" w:cs="Verdana"/>
        </w:rPr>
        <w:lastRenderedPageBreak/>
        <w:t>The process began by identifying the most distal point of each bone and then sorting the edge points using a greedy nearest neighbor algorithm</w:t>
      </w:r>
      <w:r w:rsidR="00CB2C4C">
        <w:rPr>
          <w:rFonts w:ascii="Verdana" w:eastAsia="Verdana" w:hAnsi="Verdana" w:cs="Verdana"/>
        </w:rPr>
        <w:t xml:space="preserve"> </w:t>
      </w:r>
      <w:r w:rsidR="00CB2C4C">
        <w:rPr>
          <w:rFonts w:ascii="Verdana" w:eastAsia="Verdana" w:hAnsi="Verdana" w:cs="Verdana"/>
        </w:rPr>
        <w:fldChar w:fldCharType="begin"/>
      </w:r>
      <w:r w:rsidR="00DB5B4D">
        <w:rPr>
          <w:rFonts w:ascii="Verdana" w:eastAsia="Verdana" w:hAnsi="Verdana" w:cs="Verdana"/>
        </w:rPr>
        <w:instrText xml:space="preserve"> ADDIN ZOTERO_ITEM CSL_CITATION {"citationID":"Ac8vNC6L","properties":{"formattedCitation":"[25]","plainCitation":"[25]","noteIndex":0},"citationItems":[{"id":360,"uris":["http://zotero.org/users/13606484/items/TARBP5PZ"],"itemData":{"id":360,"type":"paper-conference","container-title":"Proc. of the 26th Internat. Conference on Very Large Databases, Cairo, Egypt, 2000","page":"506–515","title":"What is the nearest neighbor in high dimensional spaces?","author":[{"family":"Hinneburg","given":"Alexander"},{"family":"Aggarwal","given":"Charu C."},{"family":"Keim","given":"Daniel A."}],"issued":{"date-parts":[["2000"]]}}}],"schema":"https://github.com/citation-style-language/schema/raw/master/csl-citation.json"} </w:instrText>
      </w:r>
      <w:r w:rsidR="00CB2C4C">
        <w:rPr>
          <w:rFonts w:ascii="Verdana" w:eastAsia="Verdana" w:hAnsi="Verdana" w:cs="Verdana"/>
        </w:rPr>
        <w:fldChar w:fldCharType="separate"/>
      </w:r>
      <w:r w:rsidR="00DB5B4D" w:rsidRPr="00DB5B4D">
        <w:rPr>
          <w:rFonts w:ascii="Verdana" w:hAnsi="Verdana"/>
        </w:rPr>
        <w:t>[25]</w:t>
      </w:r>
      <w:r w:rsidR="00CB2C4C">
        <w:rPr>
          <w:rFonts w:ascii="Verdana" w:eastAsia="Verdana" w:hAnsi="Verdana" w:cs="Verdana"/>
        </w:rPr>
        <w:fldChar w:fldCharType="end"/>
      </w:r>
      <w:r w:rsidR="003E1CB6">
        <w:rPr>
          <w:rFonts w:ascii="Verdana" w:eastAsia="Verdana" w:hAnsi="Verdana" w:cs="Verdana"/>
        </w:rPr>
        <w:t>.</w:t>
      </w:r>
      <w:r w:rsidR="00E763D1" w:rsidRPr="00E763D1">
        <w:rPr>
          <w:rFonts w:ascii="Verdana" w:eastAsia="Verdana" w:hAnsi="Verdana" w:cs="Verdana"/>
        </w:rPr>
        <w:t xml:space="preserve"> The sorted points were then </w:t>
      </w:r>
      <w:proofErr w:type="spellStart"/>
      <w:r w:rsidR="00E763D1" w:rsidRPr="00E763D1">
        <w:rPr>
          <w:rFonts w:ascii="Verdana" w:eastAsia="Verdana" w:hAnsi="Verdana" w:cs="Verdana"/>
        </w:rPr>
        <w:t>downsampled</w:t>
      </w:r>
      <w:proofErr w:type="spellEnd"/>
      <w:r w:rsidR="00E763D1" w:rsidRPr="00E763D1">
        <w:rPr>
          <w:rFonts w:ascii="Verdana" w:eastAsia="Verdana" w:hAnsi="Verdana" w:cs="Verdana"/>
        </w:rPr>
        <w:t xml:space="preserve"> to </w:t>
      </w:r>
      <w:commentRangeStart w:id="21"/>
      <w:commentRangeStart w:id="22"/>
      <w:r w:rsidR="00E763D1" w:rsidRPr="00E763D1">
        <w:rPr>
          <w:rFonts w:ascii="Verdana" w:eastAsia="Verdana" w:hAnsi="Verdana" w:cs="Verdana"/>
        </w:rPr>
        <w:t xml:space="preserve">80 equidistant points </w:t>
      </w:r>
      <w:commentRangeEnd w:id="21"/>
      <w:r w:rsidR="00F704F5">
        <w:rPr>
          <w:rStyle w:val="CommentReference"/>
        </w:rPr>
        <w:commentReference w:id="21"/>
      </w:r>
      <w:commentRangeEnd w:id="22"/>
      <w:r w:rsidR="00601B08">
        <w:rPr>
          <w:rStyle w:val="CommentReference"/>
        </w:rPr>
        <w:commentReference w:id="22"/>
      </w:r>
      <w:r w:rsidR="00E763D1" w:rsidRPr="00E763D1">
        <w:rPr>
          <w:rFonts w:ascii="Verdana" w:eastAsia="Verdana" w:hAnsi="Verdana" w:cs="Verdana"/>
        </w:rPr>
        <w:t>using cubic spline interpolation</w:t>
      </w:r>
      <w:r w:rsidR="00660AAD">
        <w:rPr>
          <w:rFonts w:ascii="Verdana" w:eastAsia="Verdana" w:hAnsi="Verdana" w:cs="Verdana"/>
        </w:rPr>
        <w:t xml:space="preserve"> </w:t>
      </w:r>
      <w:r w:rsidR="00CB2C4C">
        <w:rPr>
          <w:rFonts w:ascii="Verdana" w:eastAsia="Verdana" w:hAnsi="Verdana" w:cs="Verdana"/>
        </w:rPr>
        <w:fldChar w:fldCharType="begin"/>
      </w:r>
      <w:r w:rsidR="00DB5B4D">
        <w:rPr>
          <w:rFonts w:ascii="Verdana" w:eastAsia="Verdana" w:hAnsi="Verdana" w:cs="Verdana"/>
        </w:rPr>
        <w:instrText xml:space="preserve"> ADDIN ZOTERO_ITEM CSL_CITATION {"citationID":"mnRsz9gi","properties":{"formattedCitation":"[26]","plainCitation":"[26]","noteIndex":0},"citationItems":[{"id":341,"uris":["http://zotero.org/users/13606484/items/JPMV4STU"],"itemData":{"id":341,"type":"book","collection-title":"Applied Mathematical Sciences","event-place":"New York, NY","ISBN":"978-0-387-90356-9","license":"http://www.springer.com/tdm","note":"DOI: 10.1007/978-1-4612-6333-3","publisher":"Springer New York","publisher-place":"New York, NY","source":"DOI.org (Crossref)","title":"A Practical Guide to Splines","URL":"http://link.springer.com/10.1007/978-1-4612-6333-3","volume":"27","author":[{"family":"De Boor","given":"Carl"}],"collection-editor":[{"family":"Marsden","given":"J. E."},{"family":"Sirovich","given":"L."}],"accessed":{"date-parts":[["2024",9,22]]},"issued":{"date-parts":[["1978"]]}}}],"schema":"https://github.com/citation-style-language/schema/raw/master/csl-citation.json"} </w:instrText>
      </w:r>
      <w:r w:rsidR="00CB2C4C">
        <w:rPr>
          <w:rFonts w:ascii="Verdana" w:eastAsia="Verdana" w:hAnsi="Verdana" w:cs="Verdana"/>
        </w:rPr>
        <w:fldChar w:fldCharType="separate"/>
      </w:r>
      <w:r w:rsidR="00DB5B4D" w:rsidRPr="00DB5B4D">
        <w:rPr>
          <w:rFonts w:ascii="Verdana" w:hAnsi="Verdana"/>
        </w:rPr>
        <w:t>[26]</w:t>
      </w:r>
      <w:r w:rsidR="00CB2C4C">
        <w:rPr>
          <w:rFonts w:ascii="Verdana" w:eastAsia="Verdana" w:hAnsi="Verdana" w:cs="Verdana"/>
        </w:rPr>
        <w:fldChar w:fldCharType="end"/>
      </w:r>
      <w:r w:rsidR="00E763D1" w:rsidRPr="00E763D1">
        <w:rPr>
          <w:rFonts w:ascii="Verdana" w:eastAsia="Verdana" w:hAnsi="Verdana" w:cs="Verdana"/>
        </w:rPr>
        <w:t xml:space="preserve">. By establishing these reference points in the initial frame, a template </w:t>
      </w:r>
      <w:r w:rsidR="00A6399C">
        <w:rPr>
          <w:rFonts w:ascii="Verdana" w:eastAsia="Verdana" w:hAnsi="Verdana" w:cs="Verdana"/>
        </w:rPr>
        <w:t xml:space="preserve">of equidistant points along the bone edges </w:t>
      </w:r>
      <w:r w:rsidR="00E763D1" w:rsidRPr="00E763D1">
        <w:rPr>
          <w:rFonts w:ascii="Verdana" w:eastAsia="Verdana" w:hAnsi="Verdana" w:cs="Verdana"/>
        </w:rPr>
        <w:t>was created that could be transformed to match the bone positions in subsequent frames, facilitating the tracking of bone movement throughout the motion sequence.</w:t>
      </w:r>
    </w:p>
    <w:p w14:paraId="68530A57" w14:textId="0B91C648" w:rsidR="00AA5660" w:rsidRDefault="5C0B344A" w:rsidP="00AA5660">
      <w:pPr>
        <w:spacing w:line="360" w:lineRule="auto"/>
        <w:jc w:val="both"/>
        <w:rPr>
          <w:rFonts w:ascii="Verdana" w:eastAsia="Verdana" w:hAnsi="Verdana" w:cs="Verdana"/>
        </w:rPr>
      </w:pPr>
      <w:r w:rsidRPr="5FE521F8">
        <w:rPr>
          <w:rFonts w:ascii="Verdana" w:eastAsia="Verdana" w:hAnsi="Verdana" w:cs="Verdana"/>
        </w:rPr>
        <w:t xml:space="preserve">(IV) </w:t>
      </w:r>
      <w:r w:rsidR="33B09C27" w:rsidRPr="5FE521F8">
        <w:rPr>
          <w:rFonts w:ascii="Verdana" w:eastAsia="Verdana" w:hAnsi="Verdana" w:cs="Verdana"/>
        </w:rPr>
        <w:t xml:space="preserve">Transformation Computation: </w:t>
      </w:r>
      <w:r w:rsidR="00707232">
        <w:rPr>
          <w:rFonts w:ascii="Verdana" w:eastAsia="Verdana" w:hAnsi="Verdana" w:cs="Verdana"/>
        </w:rPr>
        <w:t>Frame to frame transformations</w:t>
      </w:r>
      <w:r w:rsidR="33B09C27" w:rsidRPr="5FE521F8">
        <w:rPr>
          <w:rFonts w:ascii="Verdana" w:eastAsia="Verdana" w:hAnsi="Verdana" w:cs="Verdana"/>
        </w:rPr>
        <w:t xml:space="preserve"> were computed to align the </w:t>
      </w:r>
      <w:r w:rsidR="00843835">
        <w:rPr>
          <w:rFonts w:ascii="Verdana" w:eastAsia="Verdana" w:hAnsi="Verdana" w:cs="Verdana"/>
        </w:rPr>
        <w:t>equidistant</w:t>
      </w:r>
      <w:r w:rsidR="00843835" w:rsidRPr="5FE521F8">
        <w:rPr>
          <w:rFonts w:ascii="Verdana" w:eastAsia="Verdana" w:hAnsi="Verdana" w:cs="Verdana"/>
        </w:rPr>
        <w:t xml:space="preserve"> </w:t>
      </w:r>
      <w:r w:rsidR="33B09C27" w:rsidRPr="5FE521F8">
        <w:rPr>
          <w:rFonts w:ascii="Verdana" w:eastAsia="Verdana" w:hAnsi="Verdana" w:cs="Verdana"/>
        </w:rPr>
        <w:t>reference points</w:t>
      </w:r>
      <w:r w:rsidR="00843835">
        <w:rPr>
          <w:rFonts w:ascii="Verdana" w:eastAsia="Verdana" w:hAnsi="Verdana" w:cs="Verdana"/>
        </w:rPr>
        <w:t xml:space="preserve"> of the bone edges</w:t>
      </w:r>
      <w:r w:rsidR="00707232">
        <w:rPr>
          <w:rFonts w:ascii="Verdana" w:eastAsia="Verdana" w:hAnsi="Verdana" w:cs="Verdana"/>
        </w:rPr>
        <w:t xml:space="preserve">. </w:t>
      </w:r>
      <w:r w:rsidR="33B09C27" w:rsidRPr="5FE521F8">
        <w:rPr>
          <w:rFonts w:ascii="Verdana" w:eastAsia="Verdana" w:hAnsi="Verdana" w:cs="Verdana"/>
        </w:rPr>
        <w:t>This process assumed rigid body motion, considering only translations in the sagittal plane and rotations about the transverse axis</w:t>
      </w:r>
      <w:r w:rsidR="00D8417D">
        <w:rPr>
          <w:rFonts w:ascii="Verdana" w:eastAsia="Verdana" w:hAnsi="Verdana" w:cs="Verdana"/>
        </w:rPr>
        <w:t xml:space="preserve"> perpendicular to the sagittal plane</w:t>
      </w:r>
      <w:r w:rsidR="33B09C27" w:rsidRPr="5FE521F8">
        <w:rPr>
          <w:rFonts w:ascii="Verdana" w:eastAsia="Verdana" w:hAnsi="Verdana" w:cs="Verdana"/>
        </w:rPr>
        <w:t xml:space="preserve">. </w:t>
      </w:r>
      <w:r w:rsidR="00AA5660">
        <w:rPr>
          <w:rFonts w:ascii="Verdana" w:eastAsia="Verdana" w:hAnsi="Verdana" w:cs="Verdana"/>
        </w:rPr>
        <w:t xml:space="preserve">As such, the transformation was described using three parameters: two translations in the inferior-superior and anterior-posterior directions and one rotation in the axis perpendicular to the sagittal plane. </w:t>
      </w:r>
    </w:p>
    <w:p w14:paraId="71954DB6" w14:textId="0EF3BCC8" w:rsidR="00AA5660" w:rsidRDefault="00AA5660" w:rsidP="00AA5660">
      <w:pPr>
        <w:spacing w:line="360" w:lineRule="auto"/>
        <w:jc w:val="both"/>
        <w:rPr>
          <w:rFonts w:ascii="Verdana" w:eastAsia="Verdana" w:hAnsi="Verdana" w:cs="Verdana"/>
        </w:rPr>
      </w:pPr>
      <w:r>
        <w:rPr>
          <w:rFonts w:ascii="Verdana" w:eastAsia="Verdana" w:hAnsi="Verdana" w:cs="Verdana"/>
        </w:rPr>
        <w:t xml:space="preserve">To compute the optimal set of these three parameters, a cost function was </w:t>
      </w:r>
      <w:r w:rsidR="00CC7AB8">
        <w:rPr>
          <w:rFonts w:ascii="Verdana" w:eastAsia="Verdana" w:hAnsi="Verdana" w:cs="Verdana"/>
        </w:rPr>
        <w:t>defined.</w:t>
      </w:r>
      <w:r w:rsidR="00972CFF">
        <w:rPr>
          <w:rFonts w:ascii="Verdana" w:eastAsia="Verdana" w:hAnsi="Verdana" w:cs="Verdana"/>
        </w:rPr>
        <w:t xml:space="preserve"> </w:t>
      </w:r>
      <w:r w:rsidR="00972CFF" w:rsidRPr="00972CFF">
        <w:rPr>
          <w:rFonts w:ascii="Verdana" w:eastAsia="Verdana" w:hAnsi="Verdana" w:cs="Verdana"/>
        </w:rPr>
        <w:t>This function quantified the total distance between the transformed reference points (established along the bone edges in the initial frame) and the detected bone edges in the target frame, with a perfect alignment resulting in an output of 0.</w:t>
      </w:r>
      <w:r w:rsidR="00CC7AB8">
        <w:rPr>
          <w:rFonts w:ascii="Verdana" w:eastAsia="Verdana" w:hAnsi="Verdana" w:cs="Verdana"/>
        </w:rPr>
        <w:t xml:space="preserve"> </w:t>
      </w:r>
      <w:r w:rsidR="00972CFF">
        <w:rPr>
          <w:rFonts w:ascii="Verdana" w:eastAsia="Verdana" w:hAnsi="Verdana" w:cs="Verdana"/>
        </w:rPr>
        <w:t>T</w:t>
      </w:r>
      <w:r w:rsidR="00C554DB">
        <w:rPr>
          <w:rFonts w:ascii="Verdana" w:eastAsia="Verdana" w:hAnsi="Verdana" w:cs="Verdana"/>
        </w:rPr>
        <w:t xml:space="preserve">he goal was to find the combination of transformation parameters that </w:t>
      </w:r>
      <w:r w:rsidR="003C63A4">
        <w:rPr>
          <w:rFonts w:ascii="Verdana" w:eastAsia="Verdana" w:hAnsi="Verdana" w:cs="Verdana"/>
        </w:rPr>
        <w:t>minimize</w:t>
      </w:r>
      <w:r w:rsidR="00C554DB">
        <w:rPr>
          <w:rFonts w:ascii="Verdana" w:eastAsia="Verdana" w:hAnsi="Verdana" w:cs="Verdana"/>
        </w:rPr>
        <w:t xml:space="preserve"> the output of this cost function. The minimization of this cost function effectively identifies the optimal way to </w:t>
      </w:r>
      <w:r w:rsidR="00C4461D">
        <w:rPr>
          <w:rFonts w:ascii="Verdana" w:eastAsia="Verdana" w:hAnsi="Verdana" w:cs="Verdana"/>
        </w:rPr>
        <w:t>track</w:t>
      </w:r>
      <w:r w:rsidR="00C554DB">
        <w:rPr>
          <w:rFonts w:ascii="Verdana" w:eastAsia="Verdana" w:hAnsi="Verdana" w:cs="Verdana"/>
        </w:rPr>
        <w:t xml:space="preserve"> the bone edges between consecutive frames. </w:t>
      </w:r>
    </w:p>
    <w:p w14:paraId="2B1FECB2" w14:textId="0D189D89" w:rsidR="00736AA6" w:rsidRDefault="00736AA6" w:rsidP="00AA5660">
      <w:pPr>
        <w:spacing w:line="360" w:lineRule="auto"/>
        <w:jc w:val="both"/>
        <w:rPr>
          <w:rFonts w:ascii="Verdana" w:eastAsia="Verdana" w:hAnsi="Verdana" w:cs="Verdana"/>
        </w:rPr>
      </w:pPr>
      <w:r>
        <w:rPr>
          <w:rFonts w:ascii="Verdana" w:eastAsia="Verdana" w:hAnsi="Verdana" w:cs="Verdana"/>
        </w:rPr>
        <w:t xml:space="preserve">The Nelder-Mead method was used to minimize the cost function and obtain the frame-to-frame transformation parameters </w:t>
      </w:r>
      <w:r>
        <w:rPr>
          <w:rFonts w:ascii="Verdana" w:eastAsia="Verdana" w:hAnsi="Verdana" w:cs="Verdana"/>
        </w:rPr>
        <w:fldChar w:fldCharType="begin"/>
      </w:r>
      <w:r w:rsidR="00DB5B4D">
        <w:rPr>
          <w:rFonts w:ascii="Verdana" w:eastAsia="Verdana" w:hAnsi="Verdana" w:cs="Verdana"/>
        </w:rPr>
        <w:instrText xml:space="preserve"> ADDIN ZOTERO_ITEM CSL_CITATION {"citationID":"4O5myLmp","properties":{"formattedCitation":"[27]","plainCitation":"[27]","noteIndex":0},"citationItems":[{"id":132,"uris":["http://zotero.org/users/13606484/items/DQU2LQ4M"],"itemData":{"id":132,"type":"article-journal","container-title":"The Computer Journal","DOI":"10.1093/comjnl/7.4.308","ISSN":"0010-4620, 1460-2067","issue":"4","journalAbbreviation":"The Computer Journal","language":"en","page":"308-313","source":"DOI.org (Crossref)","title":"A Simplex Method for Function Minimization","volume":"7","author":[{"family":"Nelder","given":"J. A."},{"family":"Mead","given":"R."}],"issued":{"date-parts":[["1965",1,1]]}}}],"schema":"https://github.com/citation-style-language/schema/raw/master/csl-citation.json"} </w:instrText>
      </w:r>
      <w:r>
        <w:rPr>
          <w:rFonts w:ascii="Verdana" w:eastAsia="Verdana" w:hAnsi="Verdana" w:cs="Verdana"/>
        </w:rPr>
        <w:fldChar w:fldCharType="separate"/>
      </w:r>
      <w:r w:rsidR="00DB5B4D" w:rsidRPr="00DB5B4D">
        <w:rPr>
          <w:rFonts w:ascii="Verdana" w:hAnsi="Verdana"/>
        </w:rPr>
        <w:t>[27]</w:t>
      </w:r>
      <w:r>
        <w:rPr>
          <w:rFonts w:ascii="Verdana" w:eastAsia="Verdana" w:hAnsi="Verdana" w:cs="Verdana"/>
        </w:rPr>
        <w:fldChar w:fldCharType="end"/>
      </w:r>
      <w:r>
        <w:rPr>
          <w:rFonts w:ascii="Verdana" w:eastAsia="Verdana" w:hAnsi="Verdana" w:cs="Verdana"/>
        </w:rPr>
        <w:t xml:space="preserve">. To guide the search, constraints were applied based on a priori knowledge of the motion characteristics. For instance, the rotation was restricted to the expected range of frame-to-frame angle increments used during reconstruction, while the translations were limited to relatively small values to account for the continuous nature of the motion. </w:t>
      </w:r>
    </w:p>
    <w:p w14:paraId="6C7C1F8A" w14:textId="3CDB6356" w:rsidR="00DD5A06" w:rsidRDefault="00736AA6" w:rsidP="00C67C58">
      <w:pPr>
        <w:spacing w:line="360" w:lineRule="auto"/>
        <w:jc w:val="both"/>
        <w:rPr>
          <w:rFonts w:ascii="Verdana" w:eastAsia="Verdana" w:hAnsi="Verdana" w:cs="Verdana"/>
        </w:rPr>
      </w:pPr>
      <w:r>
        <w:rPr>
          <w:rFonts w:ascii="Verdana" w:eastAsia="Verdana" w:hAnsi="Verdana" w:cs="Verdana"/>
        </w:rPr>
        <w:t>Once the parameters were obtained for all the frames</w:t>
      </w:r>
      <w:r w:rsidR="009309C4">
        <w:rPr>
          <w:rFonts w:ascii="Verdana" w:eastAsia="Verdana" w:hAnsi="Verdana" w:cs="Verdana"/>
        </w:rPr>
        <w:t>,</w:t>
      </w:r>
      <w:r w:rsidR="00AC0484">
        <w:rPr>
          <w:rFonts w:ascii="Verdana" w:eastAsia="Verdana" w:hAnsi="Verdana" w:cs="Verdana"/>
        </w:rPr>
        <w:t xml:space="preserve"> any </w:t>
      </w:r>
      <w:r w:rsidR="00DD5A06">
        <w:rPr>
          <w:rFonts w:ascii="Verdana" w:eastAsia="Verdana" w:hAnsi="Verdana" w:cs="Verdana"/>
        </w:rPr>
        <w:t xml:space="preserve">manual </w:t>
      </w:r>
      <w:r w:rsidR="00AC0484">
        <w:rPr>
          <w:rFonts w:ascii="Verdana" w:eastAsia="Verdana" w:hAnsi="Verdana" w:cs="Verdana"/>
        </w:rPr>
        <w:t>segment</w:t>
      </w:r>
      <w:r w:rsidR="00DD5A06">
        <w:rPr>
          <w:rFonts w:ascii="Verdana" w:eastAsia="Verdana" w:hAnsi="Verdana" w:cs="Verdana"/>
        </w:rPr>
        <w:t>ation</w:t>
      </w:r>
      <w:r w:rsidR="00AC0484">
        <w:rPr>
          <w:rFonts w:ascii="Verdana" w:eastAsia="Verdana" w:hAnsi="Verdana" w:cs="Verdana"/>
        </w:rPr>
        <w:t xml:space="preserve"> </w:t>
      </w:r>
      <w:r w:rsidR="00222455">
        <w:rPr>
          <w:rFonts w:ascii="Verdana" w:eastAsia="Verdana" w:hAnsi="Verdana" w:cs="Verdana"/>
        </w:rPr>
        <w:t xml:space="preserve">of the bones </w:t>
      </w:r>
      <w:r w:rsidR="00AC0484">
        <w:rPr>
          <w:rFonts w:ascii="Verdana" w:eastAsia="Verdana" w:hAnsi="Verdana" w:cs="Verdana"/>
        </w:rPr>
        <w:t xml:space="preserve">drawn </w:t>
      </w:r>
      <w:r w:rsidR="00DD5A06">
        <w:rPr>
          <w:rFonts w:ascii="Verdana" w:eastAsia="Verdana" w:hAnsi="Verdana" w:cs="Verdana"/>
        </w:rPr>
        <w:t>in</w:t>
      </w:r>
      <w:r w:rsidR="00AC0484">
        <w:rPr>
          <w:rFonts w:ascii="Verdana" w:eastAsia="Verdana" w:hAnsi="Verdana" w:cs="Verdana"/>
        </w:rPr>
        <w:t xml:space="preserve"> the first </w:t>
      </w:r>
      <w:r w:rsidR="003C63A4">
        <w:rPr>
          <w:rFonts w:ascii="Verdana" w:eastAsia="Verdana" w:hAnsi="Verdana" w:cs="Verdana"/>
        </w:rPr>
        <w:t>frame</w:t>
      </w:r>
      <w:r w:rsidR="00AC0484">
        <w:rPr>
          <w:rFonts w:ascii="Verdana" w:eastAsia="Verdana" w:hAnsi="Verdana" w:cs="Verdana"/>
        </w:rPr>
        <w:t xml:space="preserve"> could be automatically </w:t>
      </w:r>
      <w:r w:rsidR="00DD5A06">
        <w:rPr>
          <w:rFonts w:ascii="Verdana" w:eastAsia="Verdana" w:hAnsi="Verdana" w:cs="Verdana"/>
        </w:rPr>
        <w:t xml:space="preserve">transformed to all other </w:t>
      </w:r>
      <w:r w:rsidR="00AC0484">
        <w:rPr>
          <w:rFonts w:ascii="Verdana" w:eastAsia="Verdana" w:hAnsi="Verdana" w:cs="Verdana"/>
        </w:rPr>
        <w:t xml:space="preserve">frames. </w:t>
      </w:r>
    </w:p>
    <w:p w14:paraId="745CC4C6" w14:textId="67ECAC94" w:rsidR="00AC0484" w:rsidRPr="00AC0484" w:rsidRDefault="00AC0484" w:rsidP="00727147">
      <w:pPr>
        <w:spacing w:line="360" w:lineRule="auto"/>
        <w:rPr>
          <w:rFonts w:ascii="Verdana" w:eastAsia="Verdana" w:hAnsi="Verdana" w:cs="Verdana"/>
          <w:u w:val="single"/>
        </w:rPr>
      </w:pPr>
      <w:r w:rsidRPr="00AC0484">
        <w:rPr>
          <w:rFonts w:ascii="Verdana" w:eastAsia="Verdana" w:hAnsi="Verdana" w:cs="Verdana"/>
          <w:u w:val="single"/>
        </w:rPr>
        <w:t>2.3 Manual Segmentation</w:t>
      </w:r>
      <w:r w:rsidR="00022C3F">
        <w:rPr>
          <w:rFonts w:ascii="Verdana" w:eastAsia="Verdana" w:hAnsi="Verdana" w:cs="Verdana"/>
          <w:u w:val="single"/>
        </w:rPr>
        <w:t xml:space="preserve"> and </w:t>
      </w:r>
      <w:r w:rsidR="0047266F">
        <w:rPr>
          <w:rFonts w:ascii="Verdana" w:eastAsia="Verdana" w:hAnsi="Verdana" w:cs="Verdana"/>
          <w:u w:val="single"/>
        </w:rPr>
        <w:t>P</w:t>
      </w:r>
      <w:r w:rsidR="001C0ABB">
        <w:rPr>
          <w:rFonts w:ascii="Verdana" w:eastAsia="Verdana" w:hAnsi="Verdana" w:cs="Verdana"/>
          <w:u w:val="single"/>
        </w:rPr>
        <w:t xml:space="preserve">arameter </w:t>
      </w:r>
      <w:r w:rsidR="0047266F">
        <w:rPr>
          <w:rFonts w:ascii="Verdana" w:eastAsia="Verdana" w:hAnsi="Verdana" w:cs="Verdana"/>
          <w:u w:val="single"/>
        </w:rPr>
        <w:t>E</w:t>
      </w:r>
      <w:r w:rsidR="001C0ABB">
        <w:rPr>
          <w:rFonts w:ascii="Verdana" w:eastAsia="Verdana" w:hAnsi="Verdana" w:cs="Verdana"/>
          <w:u w:val="single"/>
        </w:rPr>
        <w:t>stimation</w:t>
      </w:r>
    </w:p>
    <w:p w14:paraId="4FEC0E72" w14:textId="6F9DB3C7" w:rsidR="00F05686" w:rsidRDefault="00AC0484" w:rsidP="00F413C2">
      <w:pPr>
        <w:spacing w:line="360" w:lineRule="auto"/>
        <w:jc w:val="both"/>
        <w:rPr>
          <w:rFonts w:ascii="Verdana" w:hAnsi="Verdana"/>
        </w:rPr>
      </w:pPr>
      <w:r>
        <w:rPr>
          <w:rFonts w:ascii="Verdana" w:hAnsi="Verdana"/>
        </w:rPr>
        <w:lastRenderedPageBreak/>
        <w:t xml:space="preserve">To compare the accuracy and reliability of </w:t>
      </w:r>
      <w:r w:rsidR="001C0ABB">
        <w:rPr>
          <w:rFonts w:ascii="Verdana" w:hAnsi="Verdana"/>
        </w:rPr>
        <w:t xml:space="preserve">the proposed bone tracking </w:t>
      </w:r>
      <w:r>
        <w:rPr>
          <w:rFonts w:ascii="Verdana" w:hAnsi="Verdana"/>
        </w:rPr>
        <w:t xml:space="preserve">algorithm, </w:t>
      </w:r>
      <w:r w:rsidR="00022C3F">
        <w:rPr>
          <w:rFonts w:ascii="Verdana" w:hAnsi="Verdana"/>
        </w:rPr>
        <w:t xml:space="preserve">segmentation was performed </w:t>
      </w:r>
      <w:r w:rsidR="007D3649">
        <w:rPr>
          <w:rFonts w:ascii="Verdana" w:hAnsi="Verdana"/>
        </w:rPr>
        <w:t xml:space="preserve">manually </w:t>
      </w:r>
      <w:r w:rsidR="00022C3F">
        <w:rPr>
          <w:rFonts w:ascii="Verdana" w:hAnsi="Verdana"/>
        </w:rPr>
        <w:t xml:space="preserve">for all frames and datasets </w:t>
      </w:r>
      <w:r w:rsidR="001C0ABB">
        <w:rPr>
          <w:rFonts w:ascii="Verdana" w:hAnsi="Verdana"/>
        </w:rPr>
        <w:t>using</w:t>
      </w:r>
      <w:r w:rsidR="00022C3F">
        <w:rPr>
          <w:rFonts w:ascii="Verdana" w:hAnsi="Verdana"/>
        </w:rPr>
        <w:t xml:space="preserve"> </w:t>
      </w:r>
      <w:r w:rsidR="001C0ABB">
        <w:rPr>
          <w:rFonts w:ascii="Verdana" w:hAnsi="Verdana"/>
        </w:rPr>
        <w:t>t</w:t>
      </w:r>
      <w:r w:rsidR="00022C3F">
        <w:rPr>
          <w:rFonts w:ascii="Verdana" w:hAnsi="Verdana"/>
        </w:rPr>
        <w:t xml:space="preserve">he </w:t>
      </w:r>
      <w:r w:rsidR="001C0ABB">
        <w:rPr>
          <w:rFonts w:ascii="Verdana" w:hAnsi="Verdana"/>
        </w:rPr>
        <w:t>N</w:t>
      </w:r>
      <w:r w:rsidR="00022C3F">
        <w:rPr>
          <w:rFonts w:ascii="Verdana" w:hAnsi="Verdana"/>
        </w:rPr>
        <w:t>apari (v.4.16) image processing software</w:t>
      </w:r>
      <w:r w:rsidR="00660AAD">
        <w:rPr>
          <w:rFonts w:ascii="Verdana" w:hAnsi="Verdana"/>
        </w:rPr>
        <w:t xml:space="preserve"> </w:t>
      </w:r>
      <w:r w:rsidR="00EB22AC">
        <w:rPr>
          <w:rFonts w:ascii="Verdana" w:hAnsi="Verdana"/>
        </w:rPr>
        <w:fldChar w:fldCharType="begin"/>
      </w:r>
      <w:r w:rsidR="00DB5B4D">
        <w:rPr>
          <w:rFonts w:ascii="Verdana" w:hAnsi="Verdana"/>
        </w:rPr>
        <w:instrText xml:space="preserve"> ADDIN ZOTERO_ITEM CSL_CITATION {"citationID":"Jl6dS0ok","properties":{"formattedCitation":"[28]","plainCitation":"[28]","noteIndex":0},"citationItems":[{"id":361,"uris":["http://zotero.org/users/13606484/items/P24V6AWL"],"itemData":{"id":361,"type":"software","abstract":"napari 0.4.16 &lt;pre&gt;&lt;code class=\"lang-{note}\"&gt;These are the preliminary release notes for 0.4.16 release candidates. The final release notes will be posted with the release on 2022-05-31. &lt;/code&gt;&lt;/pre&gt; We're happy to announce the release of napari 0.4.16! napari is a fast, interactive, multi-dimensional image viewer for Python. It's designed for browsing, annotating, and analyzing large multi-dimensional images. It's built on top of Qt (for the GUI), vispy (for performant GPU-based rendering), and the scientific Python stack (numpy, scipy). For more information, examples, and documentation, please visit our website. File Opening Changes in 0.4.16 Prior to &lt;code&gt;npe2&lt;/code&gt;, file opening with plugins worked through a cascade of function calls trying different readers until one worked, or all failed, in which case an error would be raised. Preferences for readers could be set by reordering hook implementations in the Call Order preference dialog. This behavior was slow, confusing, and often led to unexpected results. You can see more discussion on this in issue #4000. &lt;code&gt;npe2&lt;/code&gt; supports readers declaring a list of accepted filename patterns, and PR #3799 added a dialog for users to select a plugin to read their file (if more than one was available), and save a preference for that file extension. Before removing plugin call order, we want to make sure that file opening behavior across the GUI and command line is predictable, reproducible and explicit. After discussion in #4102, #4111 and this zulip thread, we decided that as a guiding principle, calling &lt;code&gt;viewer.open&lt;/code&gt; should not infer a plugin choice for you, and any inference behavior should be opt in. This has led to the following API and GUI changes &lt;code&gt;builtins&lt;/code&gt; is now the default value for the &lt;code&gt;plugin&lt;/code&gt; argument in &lt;code&gt;viewer.open&lt;/code&gt;. This means you should &lt;strong&gt;always&lt;/strong&gt; explicitly pass a plugin to &lt;code&gt;viewer.open&lt;/code&gt;, if you don't want to use &lt;code&gt;builtins&lt;/code&gt; (and we encourage you to pass the argument anyway). To specify a plugin in a Python script: &lt;pre&gt;&lt;code class=\"lang-python\"&gt; import napari viewer = napari.Viewer() viewer.open('my-path.tif') # this will throw MultipleReaderError if napari_tifffile is installed as both it and builtins could open the file viewer.open('my-path.tif', plugin='napari_tifffile') # this won't &lt;/code&gt;&lt;/pre&gt; &lt;code&gt;viewer.open&lt;/code&gt; will &lt;strong&gt;not&lt;/strong&gt; inspect your file extension preferences, and will not choose among available plugins if you wish to opt into the \"gui-like\" behavior where your preferences are respected and we infer a plugin if just one is compatible with your file path, you must explicitly use &lt;code&gt;plugin=None&lt;/code&gt; To opt into plugin inference behavior: &lt;pre&gt;&lt;code class=\"lang-python\"&gt; import napari viewer = napari.Viewer() viewer.open('my-path.nd2', plugin=None) &lt;/code&gt;&lt;/pre&gt; If multiple plugins could read your file, you will see a &lt;code&gt;MultipleReaderError&lt;/code&gt; A preferred reader missing from current plugins will trigger a warning, but the preference will be otherwise ignored A preferred reader failing to read your file will result in an error e.g. if you saved &lt;code&gt;napari_tifffile&lt;/code&gt; as a preference for TIFFs but then tried to open a broken file To save a preference for a file pattern in Python, use: &lt;pre&gt;&lt;code class=\"lang-python\"&gt; from napari.settings import get_settings get_settings().plugins.extension2reader['*.tif'] = 'napari_tifffile' get_settings().plugins.extension2reader['*.zarr'] = 'napari-ome-zarr' &lt;/code&gt;&lt;/pre&gt; When opening a file through a GUI pathway (drag &amp;amp; drop, File -&amp;gt; Open, Open Sample) with no preferences saved, you are provided with a dialog allowing you to choose among the various plugins that are compatible with your file This dialog also allows you to save a preference for files and folders with extensions This dialog also pops up if a preferred reader fails to open your file This dialog does not pop up if only one plugin can open your file Running &lt;code&gt;napari path&lt;/code&gt; in the shell will also provide the reader dialog. You can still pass through a plugin choice, or layer keyword arguments To specify a plugin at the command line, use: &lt;pre&gt;&lt;code class=\"lang-sh\"&gt;napari my-path.tif --plugin napari_tifffile &lt;/code&gt;&lt;/pre&gt; Preference saving for file reading is now supported for filename patterns accepted by &lt;code&gt;npe2&lt;/code&gt; readers, rather than strictly file extensions Existing preferences for file extensions will be automatically updated e.g. &lt;code&gt;.tif&lt;/code&gt; will become &lt;code&gt;*.tif&lt;/code&gt; Reader preferences for filename patterns can be saved in the GUI via the preference dialog Reader preferences for folders are not yet supported in the GUI preference dialog - use the Python method above This will be addressed by the next release We have thought carefully about these choices, but there are still some open questions to address, and features to implement. Some of these are captured across the issues listed below, and we'd love to hear any feedback you have about the new behavior! How can we support selecting an individual reader within plugins that offer multiple #4391 If two plugins can read a file, and one is builtins, should we use the other plugin as it's likely more bespoke #4389 Provide a way to \"force\" the reader dialog to open regardless of saved preferences #4388 Add filename pattern support for folders npe2 #155 Highlights Added sphinx-gallery (#4288) Add NAP process for major proposals (#4299) Add ColorEncoding privately with tests (#4357) Implement &lt;code&gt;TextManager&lt;/code&gt; with &lt;code&gt;StringEncoding&lt;/code&gt; (#4198) Add NAP1: institutional and funding partners (#4446) New Features Add alt-text to nbscreenshot output HTML images (#3825) Support of transformation parameters for the interaction box (#4301) Add function to show error in notification manager (#4369) Improvements Faster 2D shape layer creation (#3867) Npe2 enable/disable support (#4086) Use QFormLayout for layer control grid (#4195) Implement &lt;code&gt;TextManager&lt;/code&gt; with &lt;code&gt;StringEncoding&lt;/code&gt; (#4198) Add size argument to Viewer.screenshot() (#4201) fix error message when no reader available (#4254) Allow remote .tiff files to be loaded (#4284) refactor shape resizing logic and bugfix for #4262 (#4291) Accept None for scale (#4295) Rewrite ellipse discretization from scratch (#4330) Add ColorEncoding privately with tests (#4357) Update TextManager benchmarks to use string/features (#4364) add is_diagonal utility and Transform property (#4370) Add points size slider tooltip. (#4393) Split_channel makes base channel translucent, rest additive (#4394) Vispy 0.10 (#4401) Use syntax highlighter when printing stacktrace in GUI (#4414) Accelerate adding large numbers of points (#4549) use mip minip cutoff (#4556) Warn user when preferred plugin for a file is missing (#4545) Add preference saving from dialog for folders with extensions (#4535) Add filename pattern to reader associations to preference dialog (#4459) use imageio v2 api (#4537) Bug Fixes Fix erroneous point deletion when pressing delete key on layer (#4259) Bugfix: Divide by zero error making empty shapes layer (#4267) Bugfix: Conversion between Label and Image with original scaling (#4272) Address concurrent refresh in plugin list during multiple (un)installs (#4283) Delay import of _npe2 module in napari.&lt;strong&gt;main&lt;/strong&gt; to prevent duplicate discovery of plugins (#4311) Fix black line ellipse (#4312) Fix Labels.fill when Labels.data is an xarray.DataArray (#4314) Fix image and label layer values reported in GUI status bar when display is 3D (#4315) Quick fix for colormap updates not updating QtColorBox. (#4321) Update &lt;code&gt;black&lt;/code&gt; version because of break of private API in its dependency (#4327) Fix progress update signature (#4333) move pixel center offset code into _ImageBase (#4352) Fix TextManager to work with vispy when using string constants (#4362) Fix format string encoding for all numeric features (#4363) Bugfix/broadcast projections by reducing number of axes (keepdims=False) (#4376) Correctly order vispy layers on insertion (#4433) napari --info: list npe2 plugins (#4445) Bugfix/Add affine to base_dict via _get_base_state() (#4453) Fix layer control pop-up issue (#4460) fix Re-setting shapes data to initial data fails, but only in 3D (#4550) Make sure we pass plugin through if opening file as stack (#4515) Fix update of plugins and disable update button if not available on conda forge (for bundle) (#4512) Connect napari events first to EventEmitter (#4480) Fix AttributeError: 'LayerList' object has no attribute 'name' (#4276) Fix _BaseEventedItemModel.flags (#4558) Bug fix: blending multichannel images and 3D points (#4567) Fix checkable menu entries when using PySide2 backend (#4581) Documentation New Example: Creating reproducible screenshots with a viewer loop (#3947) add workshops (#4188) Replace image pyramid with multiscale image in the docs. (#4202) Uniform install instructions. (#4206) Use features instead of properties in &lt;code&gt;bbox_annotator&lt;/code&gt; example (#4218) DOC: pep on python.org have moved. (#4237) Fix quick start links (#4239) Add napari.yaml to first plugin file layout (#4243) Improve \"index\" pages content (#4251) Fix links in docs (#4257) Bring back example notebook from back in time. (#4261) Fix README links Contributing Guide, Mission&amp;amp;Values, Code of Conduct, &amp;amp; GovModel (#4269) Minor copy update: Usage page (#4278) Minor copy update: Segmentation tutorial page (#4279) Minor copy update: Annotations tutorial page (#4280) Minor copy update: Tracking tutorial page (#4282) Add napari.utils.notifications to the API docs (#4286) Added sphinx-gallery (#4288) Add NAP process for major proposals (#4299) Update best_practices.md (#4305) Fix broken link and adds packaging page to toc (#4335) Add napari.utils.events to API doc (#4338) add alt text workshop (#4373) Add and/or update documentation alt text (#4375) Add napari.window to API docs (#4379) Convert remaining .gifs to .webm (#4392) Add naps to the TOC (#4407) DOC Fix Broken links in the governance section of README (#4408) DOC Fix error in Using the image layer &amp;gt; A simple example (#4411) DOC Small fixes in 'Using the image layer' (#4418) Fix docs warnings related to NAPs (#4429) Add parser for Events section in docstrings (#4430) Fixes several sphinx warnings. (#4432) DOC Fix typo in 'Using the shapes layer' (#4438) Fix events rendering in docs for components.LayerList (#4442) Add NAP1: institutional and funding partners (#4446) Update to the documentation: add viewer.dims.current_step tips (#4454) Add information about new file opening behaviour (#4516) API Changes Update file opening behavior to ensure consistency across command line and GUI. (#4347) Warn user when preferred plugin for a file is missing (#4545) Make &lt;code&gt;builtins&lt;/code&gt; default plugin for &lt;code&gt;viewer.open&lt;/code&gt; (#4574) UI Changes Hide console toggle button and ignore corresponding keybinding for ipython (#4240) (Note: previously, this button was present but opened an empty/broken console, so this is strictly an improvement!) Allow resizing left dock widgets (#4368) Add filename pattern to reader associations to preference dialog (#4459) Add preference saving from dialog for folders with extensions #4535 Make sure npe2 and npe1 builtins are available in dialogs (#4575) Open reader dialog when running napari from shell (#4569) Deprecations Build Tools singularity and docker container images from CI (#3965) Test bundle installation in CI (#4307) Use conda-forge/napari-feedstock source on main (#4309) add project_urls to setup.cfg metadata to improve project metadata on PyPI (#4317) Fix minreq test take 3. (#4329) &lt;code&gt;bundle_conda&lt;/code&gt;: ignore unlink errors on cleanup (#4387) Move nap flowchart to lfs (#4403) Use installer version instead of napari version for default paths (#4444) add custom final condarc to bundle (#4447) Add doc specific Makefile (#4452) Set &lt;code&gt;TMP&lt;/code&gt; on Windows+Mamba subprocesses if not set (#4462) Update test_typing.yml (#4475) Fix make-typestubs: use union for type hint instead of '|' (#4476) [conda] rework how plugin install/remove subprocesses receive the parent environment (#4520) [conda] revert default installation path (#4525) Pin vispy to &amp;lt;0.11 to prevent future breakages (#4594) Other Pull Requests adds citation file (#3470) Add tests for _npe2.py (#4103) Decrease LFS size, gif -&amp;gt; webm. (#4207) Run PNG crush on all Pngs. (#4208) Refactor toward fixing local value capturing. (#4212) Minor error message improvement. (#4219) Bump npe2 to 0.2.0 and fix typing tests (#4241) Remove headless test ignore, move orient_plane_normal test (#4245) [pre-commit.ci] pre-commit autoupdate (#4255) catch elementwise comparison warning that now shows frequently on layer creation (#4256) fix octree imports (#4264) Raise error when binding a button to a generator function (#4265) MAINT: coverage lines +1 (#4297) bump scipy minimum requirement from 1.4.0 to 1.4.1 (#4310) MAINT: separate ImportError from ModuleNotFoundError (#4339) [pre-commit.ci] pre-commit autoupdate (#4354) Remove 'of' from 'in this example of we will' (#4356) Fix npe2 import according to 0.3.0 deprecation warning (#4367) [pre-commit.ci] pre-commit autoupdate (#4378) add test for generate_3D_edge_meshes (#4416) Fix mypy error in CI (#4439) Make npe2 writer test more lenient (#4457) 33 authors added to this release (alphabetical) aeisenbarth - @aeisenbarth alisterburt - @alisterburt Andrey Aristov - @aaristov Andy Sweet - @andy-sweet chili-chiu - @chili-chiu Chris Wood - @cwood1967 David Stansby - @dstansby Draga Doncila Pop - @DragaDoncila Eric Perlman - @perlman Genevieve Buckley - @GenevieveBuckley Gonzalo Peña-Castellanos - @goanpeca Gregory Lee - @grlee77 Grzegorz Bokota - @Czaki Isabela Presedo-Floyd - @isabela-pf Jaime Rodríguez-Guerra - @jaimergp Jan-Hendrik Müller - @kolibril13 Juan Nunez-Iglesias - @jni Justin Kiggins - @neuromusic Lorenzo Gaifas - @brisvag Lucy Liu - @lucyleeow Marc Boucsein - @MBPhys Marcelo Zoccoler - @zoccoler Martin Weigert - @maweigert Matthias Bussonnier - @Carreau Melissa Weber Mendonça - @melissawm Pam - @ppwadhwa Peter Sobolewski - @psobolewskiPhD pre-commit-ci[bot] - @pre-commit-ci[bot] Talley Lambert - @tlambert03 Tom di Mino - @tdimino Tru Huynh - @truatpasteurdotfr Yuki Mochizuki - @2dx Ziyang Liu - @potating-potato 42 reviewers added to this release (alphabetical) Alan R Lowe - @quantumjot alisterburt - @alisterburt","license":"BSD 3-Clause \"New\" or \"Revised\" License, Open Access","note":"DOI: 10.5281/ZENODO.6598542","publisher":"Zenodo","source":"DOI.org (Datacite)","title":"napari: a multi-dimensional image viewer for Python","title-short":"napari","URL":"https://zenodo.org/record/6598542","version":"v0.4.16","author":[{"family":"Sofroniew","given":"Nicholas"},{"family":"Lambert","given":"Talley"},{"family":"Evans","given":"Kira"},{"family":"Nunez-Iglesias","given":"Juan"},{"family":"Bokota","given":"Grzegorz"},{"family":"Winston","given":"Philip"},{"family":"Peña-Castellanos","given":"Gonzalo"},{"family":"Yamauchi","given":"Kevin"},{"family":"Bussonnier","given":"Matthias"},{"family":"Doncila Pop","given":"Draga"},{"family":"Can Solak","given":"Ahmet"},{"family":"Liu","given":"Ziyang"},{"family":"Wadhwa","given":"Pam"},{"family":"Burt","given":"Alister"},{"family":"Buckley","given":"Genevieve"},{"family":"Sweet","given":"Andrew"},{"family":"Migas","given":"Lukasz"},{"family":"Hilsenstein","given":"Volker"},{"family":"Gaifas","given":"Lorenzo"},{"family":"Bragantini","given":"Jordão"},{"family":"Rodríguez-Guerra","given":"Jaime"},{"family":"Muñoz","given":"Hector"},{"family":"Freeman","given":"Jeremy"},{"family":"Boone","given":"Peter"},{"family":"Lowe","given":"Alan"},{"family":"Gohlke","given":"Christoph"},{"family":"Royer","given":"Loic"},{"family":"PIERRÉ","given":"Andrea"},{"family":"Har-Gil","given":"Hagai"},{"family":"McGovern","given":"Abigail"}],"accessed":{"date-parts":[["2024",10,6]]},"issued":{"date-parts":[["2022",5,31]]}}}],"schema":"https://github.com/citation-style-language/schema/raw/master/csl-citation.json"} </w:instrText>
      </w:r>
      <w:r w:rsidR="00EB22AC">
        <w:rPr>
          <w:rFonts w:ascii="Verdana" w:hAnsi="Verdana"/>
        </w:rPr>
        <w:fldChar w:fldCharType="separate"/>
      </w:r>
      <w:r w:rsidR="00DB5B4D" w:rsidRPr="00DB5B4D">
        <w:rPr>
          <w:rFonts w:ascii="Verdana" w:hAnsi="Verdana"/>
        </w:rPr>
        <w:t>[28]</w:t>
      </w:r>
      <w:r w:rsidR="00EB22AC">
        <w:rPr>
          <w:rFonts w:ascii="Verdana" w:hAnsi="Verdana"/>
        </w:rPr>
        <w:fldChar w:fldCharType="end"/>
      </w:r>
      <w:r w:rsidR="00022C3F">
        <w:rPr>
          <w:rFonts w:ascii="Verdana" w:hAnsi="Verdana"/>
        </w:rPr>
        <w:t xml:space="preserve">. </w:t>
      </w:r>
      <w:r w:rsidR="004A48BD">
        <w:rPr>
          <w:rFonts w:ascii="Verdana" w:hAnsi="Verdana"/>
        </w:rPr>
        <w:t>For this purpose, the b</w:t>
      </w:r>
      <w:r w:rsidR="001C0ABB">
        <w:rPr>
          <w:rFonts w:ascii="Verdana" w:hAnsi="Verdana"/>
        </w:rPr>
        <w:t>one s</w:t>
      </w:r>
      <w:r w:rsidR="00022C3F">
        <w:rPr>
          <w:rFonts w:ascii="Verdana" w:hAnsi="Verdana"/>
        </w:rPr>
        <w:t xml:space="preserve">egmentation </w:t>
      </w:r>
      <w:r w:rsidR="004A48BD">
        <w:rPr>
          <w:rFonts w:ascii="Verdana" w:hAnsi="Verdana"/>
        </w:rPr>
        <w:t xml:space="preserve">obtained in the first frame was </w:t>
      </w:r>
      <w:r w:rsidR="001C0ABB">
        <w:rPr>
          <w:rFonts w:ascii="Verdana" w:hAnsi="Verdana"/>
        </w:rPr>
        <w:t xml:space="preserve">manually </w:t>
      </w:r>
      <w:r w:rsidR="006B5F93">
        <w:rPr>
          <w:rFonts w:ascii="Verdana" w:hAnsi="Verdana"/>
        </w:rPr>
        <w:t>aligned</w:t>
      </w:r>
      <w:r w:rsidR="001C0ABB">
        <w:rPr>
          <w:rFonts w:ascii="Verdana" w:hAnsi="Verdana"/>
        </w:rPr>
        <w:t xml:space="preserve"> (translated and rotated) to match the new bone positions in subsequent frames</w:t>
      </w:r>
      <w:r w:rsidR="00022C3F">
        <w:rPr>
          <w:rFonts w:ascii="Verdana" w:hAnsi="Verdana"/>
        </w:rPr>
        <w:t>.</w:t>
      </w:r>
    </w:p>
    <w:p w14:paraId="7E45EEA2" w14:textId="49B83B9E" w:rsidR="002B1456" w:rsidRDefault="002B1456" w:rsidP="000423D6">
      <w:pPr>
        <w:spacing w:line="360" w:lineRule="auto"/>
        <w:jc w:val="both"/>
        <w:rPr>
          <w:rFonts w:ascii="Verdana" w:hAnsi="Verdana"/>
        </w:rPr>
      </w:pPr>
      <w:r w:rsidRPr="002B1456">
        <w:rPr>
          <w:rFonts w:ascii="Verdana" w:hAnsi="Verdana"/>
        </w:rPr>
        <w:t>For both manual and semi-automated segmentations, relative bone positions were quantified using centroid-based measurements. The centroid position was calculated for both the tibial and femoral segmentations in each frame. In the sagittal plane view, the relative displacement between the femoral and tibial centroids was measured in two directions: anterior-posterior (horizontal in the image plane) and superior-inferior (vertical in the image plane).</w:t>
      </w:r>
    </w:p>
    <w:p w14:paraId="5E06679C" w14:textId="50747417" w:rsidR="009E0853" w:rsidRDefault="002B1456" w:rsidP="000423D6">
      <w:pPr>
        <w:spacing w:line="360" w:lineRule="auto"/>
        <w:jc w:val="both"/>
        <w:rPr>
          <w:rFonts w:ascii="Verdana" w:hAnsi="Verdana"/>
        </w:rPr>
      </w:pPr>
      <w:r w:rsidRPr="002B1456">
        <w:rPr>
          <w:rFonts w:ascii="Verdana" w:hAnsi="Verdana"/>
        </w:rPr>
        <w:t xml:space="preserve">To enable comparison across datasets with different ranges of motion, the device arm angle measured by the rotary encoder was normalized to a 'flexion percentage' scale, where -100% represents the minimum device arm angle (maximum knee </w:t>
      </w:r>
      <w:r w:rsidR="00481BE4" w:rsidRPr="002B1456">
        <w:rPr>
          <w:rFonts w:ascii="Verdana" w:hAnsi="Verdana"/>
        </w:rPr>
        <w:t>flexion</w:t>
      </w:r>
      <w:r w:rsidRPr="002B1456">
        <w:rPr>
          <w:rFonts w:ascii="Verdana" w:hAnsi="Verdana"/>
        </w:rPr>
        <w:t xml:space="preserve"> position), and +100% marks the return to the minimum device arm angle (return to maximum flexion position).</w:t>
      </w:r>
    </w:p>
    <w:p w14:paraId="358F46A1" w14:textId="692D3BA7" w:rsidR="00893605" w:rsidRDefault="00893605" w:rsidP="000423D6">
      <w:pPr>
        <w:spacing w:line="360" w:lineRule="auto"/>
        <w:jc w:val="both"/>
        <w:rPr>
          <w:rFonts w:ascii="Verdana" w:hAnsi="Verdana"/>
        </w:rPr>
      </w:pPr>
      <w:r w:rsidRPr="00893605">
        <w:rPr>
          <w:rFonts w:ascii="Verdana" w:hAnsi="Verdana"/>
        </w:rPr>
        <w:t>The tracking accuracy was evaluated using the cost function described in section 2.2, which quantifies the distance between the transformed reference points and the detected bone edges. The cost function value divided by the total number of reference points provided an average alignment error in millimeters for each bone in each frame.</w:t>
      </w:r>
    </w:p>
    <w:p w14:paraId="414A3DFB" w14:textId="3345FF40" w:rsidR="009E0853" w:rsidRDefault="00EB5D3C" w:rsidP="000423D6">
      <w:pPr>
        <w:spacing w:line="360" w:lineRule="auto"/>
        <w:jc w:val="both"/>
        <w:rPr>
          <w:rFonts w:ascii="Verdana" w:hAnsi="Verdana"/>
          <w:u w:val="single"/>
        </w:rPr>
      </w:pPr>
      <w:r w:rsidRPr="00EB5D3C">
        <w:rPr>
          <w:rFonts w:ascii="Verdana" w:hAnsi="Verdana"/>
          <w:u w:val="single"/>
        </w:rPr>
        <w:t>3. Results and Discussion</w:t>
      </w:r>
    </w:p>
    <w:p w14:paraId="6518545E" w14:textId="22C1727F" w:rsidR="00EB5D3C" w:rsidRPr="00EB5D3C" w:rsidRDefault="00EB5D3C" w:rsidP="00EB5D3C">
      <w:pPr>
        <w:spacing w:line="360" w:lineRule="auto"/>
        <w:jc w:val="both"/>
        <w:rPr>
          <w:rFonts w:ascii="Verdana" w:hAnsi="Verdana"/>
        </w:rPr>
      </w:pPr>
      <w:r w:rsidRPr="00EB5D3C">
        <w:rPr>
          <w:rFonts w:ascii="Verdana" w:hAnsi="Verdana"/>
        </w:rPr>
        <w:t xml:space="preserve">The semi-automated tracking algorithm successfully tracked both the tibia and femur edges throughout the motion cycle for all five subjects, with a combined average alignment error of 0.40 ± 0.02 mm for both bones. </w:t>
      </w:r>
      <w:r w:rsidRPr="00EB5D3C">
        <w:rPr>
          <w:rFonts w:ascii="Verdana" w:hAnsi="Verdana"/>
          <w:b/>
          <w:bCs/>
        </w:rPr>
        <w:t xml:space="preserve">Figure </w:t>
      </w:r>
      <w:r w:rsidR="001D1A49">
        <w:rPr>
          <w:rFonts w:ascii="Verdana" w:hAnsi="Verdana"/>
          <w:b/>
          <w:bCs/>
        </w:rPr>
        <w:t xml:space="preserve">3 </w:t>
      </w:r>
      <w:r w:rsidRPr="00EB5D3C">
        <w:rPr>
          <w:rFonts w:ascii="Verdana" w:hAnsi="Verdana"/>
        </w:rPr>
        <w:t>demonstrates the tracking results at different points in the motion cycle, showing the segmented bone contours overlaid on the original CINE frames. The semi-automated method required less than 5 minutes of processing time per dataset, compared to approximately 15 minutes needed for manual segmentation of all frames in a single dataset.</w:t>
      </w:r>
    </w:p>
    <w:p w14:paraId="2F292A23" w14:textId="58BE1890" w:rsidR="00731453" w:rsidRDefault="00731453" w:rsidP="00EB5D3C">
      <w:pPr>
        <w:spacing w:line="360" w:lineRule="auto"/>
        <w:jc w:val="both"/>
        <w:rPr>
          <w:rFonts w:ascii="Verdana" w:hAnsi="Verdana"/>
        </w:rPr>
      </w:pPr>
      <w:r w:rsidRPr="00731453">
        <w:rPr>
          <w:rFonts w:ascii="Verdana" w:hAnsi="Verdana"/>
        </w:rPr>
        <w:t xml:space="preserve">The relative bone positions measured using both manual and semi-automated segmentation methods are shown in </w:t>
      </w:r>
      <w:r w:rsidRPr="001D1A49">
        <w:rPr>
          <w:rFonts w:ascii="Verdana" w:hAnsi="Verdana"/>
          <w:b/>
          <w:bCs/>
        </w:rPr>
        <w:t xml:space="preserve">Figure </w:t>
      </w:r>
      <w:r w:rsidR="001D1A49" w:rsidRPr="001D1A49">
        <w:rPr>
          <w:rFonts w:ascii="Verdana" w:hAnsi="Verdana"/>
          <w:b/>
          <w:bCs/>
        </w:rPr>
        <w:t>4</w:t>
      </w:r>
      <w:r w:rsidRPr="00731453">
        <w:rPr>
          <w:rFonts w:ascii="Verdana" w:hAnsi="Verdana"/>
        </w:rPr>
        <w:t xml:space="preserve">. The relative displacement between </w:t>
      </w:r>
      <w:r w:rsidRPr="00731453">
        <w:rPr>
          <w:rFonts w:ascii="Verdana" w:hAnsi="Verdana"/>
        </w:rPr>
        <w:lastRenderedPageBreak/>
        <w:t>bone centroids in the anterior-posterior direction measured -18.78 ± 3.16 mm and -18.95 ± 4.03 mm for semi-automated and manual methods respectively, while displacement in the superior-inferior direction remained minimal (semi-automated: 0.82 ± 1.33 mm; manual: 0.53 ± 1.76 mm). As shown in Figure 5, the semi-automated method demonstrated consistently lower standard deviations across these measurements compared to manual segmentation, indicating higher precision and measurement reliability.</w:t>
      </w:r>
    </w:p>
    <w:p w14:paraId="4732E4E7" w14:textId="75F5EA8D" w:rsidR="00D66E4B" w:rsidRDefault="000B180A" w:rsidP="00EB5D3C">
      <w:pPr>
        <w:spacing w:line="360" w:lineRule="auto"/>
        <w:jc w:val="both"/>
        <w:rPr>
          <w:rFonts w:ascii="Verdana" w:hAnsi="Verdana"/>
        </w:rPr>
      </w:pPr>
      <w:r w:rsidRPr="000B180A">
        <w:rPr>
          <w:rFonts w:ascii="Verdana" w:hAnsi="Verdana"/>
        </w:rPr>
        <w:t xml:space="preserve">The ability to precisely quantify relative bone positions in healthy volunteers (n=5) </w:t>
      </w:r>
      <w:r w:rsidR="009F5809" w:rsidRPr="009F5809">
        <w:rPr>
          <w:rFonts w:ascii="Verdana" w:hAnsi="Verdana"/>
        </w:rPr>
        <w:t>demonstrates the technical feasibility of our bone tracking approach. As this study focused on algorithm development, establishing normative bone motion parameters and their variations across populations would be the subject of future dedicated studies.</w:t>
      </w:r>
      <w:r w:rsidR="009802A0">
        <w:rPr>
          <w:rFonts w:ascii="Verdana" w:hAnsi="Verdana"/>
        </w:rPr>
        <w:t xml:space="preserve"> </w:t>
      </w:r>
      <w:r w:rsidRPr="000B180A">
        <w:rPr>
          <w:rFonts w:ascii="Verdana" w:hAnsi="Verdana"/>
        </w:rPr>
        <w:t xml:space="preserve">This capability could be particularly valuable for studying conditions that alter normal knee mechanics. </w:t>
      </w:r>
      <w:r w:rsidR="00324D19" w:rsidRPr="00324D19">
        <w:rPr>
          <w:rFonts w:ascii="Verdana" w:hAnsi="Verdana"/>
        </w:rPr>
        <w:t>Ligament injuries can affect joint stability, leading to increased laxity</w:t>
      </w:r>
      <w:r w:rsidRPr="000B180A">
        <w:rPr>
          <w:rFonts w:ascii="Verdana" w:hAnsi="Verdana"/>
        </w:rPr>
        <w:t xml:space="preserve"> </w:t>
      </w:r>
      <w:r w:rsidR="00324D19">
        <w:rPr>
          <w:rFonts w:ascii="Verdana" w:hAnsi="Verdana"/>
        </w:rPr>
        <w:fldChar w:fldCharType="begin"/>
      </w:r>
      <w:r w:rsidR="00DB5B4D">
        <w:rPr>
          <w:rFonts w:ascii="Verdana" w:hAnsi="Verdana"/>
        </w:rPr>
        <w:instrText xml:space="preserve"> ADDIN ZOTERO_ITEM CSL_CITATION {"citationID":"kfmi22Mf","properties":{"formattedCitation":"[29]","plainCitation":"[29]","noteIndex":0},"citationItems":[{"id":383,"uris":["http://zotero.org/users/13606484/items/3TK4XQD9"],"itemData":{"id":383,"type":"article-journal","abstract":"PURPOSE: To investigate the longitudinal changes in landing mechanics and knee kinematics for patients both before and 3 years after anterior cruciate ligament reconstruction (ACLR) and to investigate the association between changes in landing mechanics and magnetic resonance knee kinematics.\nMETHODS: Thirty-one ACLR patients were included in the study. All patients underwent magnetic resonance imaging and biomechanical analysis of a drop-landing task using the injured knee and contralateral knee preoperatively and at 6 months and 3 years after ACLR. For evaluations of knee joint anteroposterior laxity, tibial position was calculated using quantitative loaded magnetic resonance methods.\nRESULTS: The ACLR knee exhibited a significantly lower peak vertical ground reaction force and peak external knee flexion moment and angle at 6 months compared with the contralateral knee; however, the differences were resolved at 3 years. Tibial position was significantly more anterior on the injured side, and the side-to-side difference (SSD) in tibial position exhibited a significant increase from 6 months to 3 years. Among ACLR knees, a greater SSD in peak knee flexion moment at 6 months was associated with an increase in the SSD in anterior tibial translation from 6 months to 3 years.\nCONCLUSIONS: Although landing mechanics and clinical outcomes recovered in patients with ACLR in this study, anteroposterior translation failed to be restored at 3 years after surgery. In addition, patients who have low knee flexion moments in early stages could have greater anteroposterior laxity.\nCLINICAL RELEVANCE: Because of the adverse consequences of abnormal knee kinetics on anterior laxity after ACLR, efforts to improve knee movement patterns should be initiated.","container-title":"Arthroscopy: The Journal of Arthroscopic &amp; Related Surgery: Official Publication of the Arthroscopy Association of North America and the International Arthroscopy Association","DOI":"10.1016/j.arthro.2019.01.050","ISSN":"1526-3231","issue":"7","journalAbbreviation":"Arthroscopy","language":"eng","note":"PMID: 31227398\nPMCID: PMC10938056","page":"2072-2079","source":"PubMed","title":"Increases in Joint Laxity After Anterior Cruciate Ligament Reconstruction Are Associated With Sagittal Biomechanical Asymmetry","volume":"35","author":[{"family":"Shimizu","given":"Tomohiro"},{"family":"Cheng","given":"Zoe"},{"family":"Samaan","given":"Michael A."},{"family":"Tanaka","given":"Matthew S."},{"family":"Souza","given":"Richard B."},{"family":"Li","given":"Xiaojuan"},{"family":"Ma","given":"C. Benjamin"}],"issued":{"date-parts":[["2019",7]]}}}],"schema":"https://github.com/citation-style-language/schema/raw/master/csl-citation.json"} </w:instrText>
      </w:r>
      <w:r w:rsidR="00324D19">
        <w:rPr>
          <w:rFonts w:ascii="Verdana" w:hAnsi="Verdana"/>
        </w:rPr>
        <w:fldChar w:fldCharType="separate"/>
      </w:r>
      <w:r w:rsidR="00DB5B4D" w:rsidRPr="00DB5B4D">
        <w:rPr>
          <w:rFonts w:ascii="Verdana" w:hAnsi="Verdana"/>
        </w:rPr>
        <w:t>[29]</w:t>
      </w:r>
      <w:r w:rsidR="00324D19">
        <w:rPr>
          <w:rFonts w:ascii="Verdana" w:hAnsi="Verdana"/>
        </w:rPr>
        <w:fldChar w:fldCharType="end"/>
      </w:r>
      <w:r w:rsidR="00324D19">
        <w:rPr>
          <w:rFonts w:ascii="Verdana" w:hAnsi="Verdana"/>
        </w:rPr>
        <w:t>.</w:t>
      </w:r>
      <w:r w:rsidRPr="000B180A">
        <w:rPr>
          <w:rFonts w:ascii="Verdana" w:hAnsi="Verdana"/>
        </w:rPr>
        <w:t xml:space="preserve"> </w:t>
      </w:r>
      <w:r w:rsidR="00324D19" w:rsidRPr="00324D19">
        <w:rPr>
          <w:rFonts w:ascii="Verdana" w:hAnsi="Verdana"/>
        </w:rPr>
        <w:t>Additionally, these injuries can result in altered movement patterns during functional activities, as demonstrated in studies of ACL deficiency showing changes in tibial motion</w:t>
      </w:r>
      <w:r w:rsidR="00324D19">
        <w:rPr>
          <w:rFonts w:ascii="Verdana" w:hAnsi="Verdana"/>
        </w:rPr>
        <w:t xml:space="preserve"> </w:t>
      </w:r>
      <w:r w:rsidR="00324D19">
        <w:rPr>
          <w:rFonts w:ascii="Verdana" w:hAnsi="Verdana"/>
        </w:rPr>
        <w:fldChar w:fldCharType="begin"/>
      </w:r>
      <w:r w:rsidR="00DB5B4D">
        <w:rPr>
          <w:rFonts w:ascii="Verdana" w:hAnsi="Verdana"/>
        </w:rPr>
        <w:instrText xml:space="preserve"> ADDIN ZOTERO_ITEM CSL_CITATION {"citationID":"4aJBnL7G","properties":{"formattedCitation":"[30]","plainCitation":"[30]","noteIndex":0},"citationItems":[{"id":43,"uris":["http://zotero.org/users/13606484/items/EQCHRRUB"],"itemData":{"id":43,"type":"article-journal","abstract":"Kinematics measured during a short arc quadriceps knee extension exercise were compared in the knees of functionally unstable ACL-deficient patients, these patients' uninjured knees, and uninjured control subjects' knees. Cine phase contrast dynamic magnetic resonance imaging, in combination with a model-based tracking algorithm developed by the authors, was used to measure tibiofemoral kinematics as the subjects performed the active, supine posture knee extension exercise in the terminal 30 degrees of motion. Two determinants of tibiofemoral motion were measured: anterior/posterior location of the tibia relative to the femur, and axial rotation of the tibia relative to the femur. We hypothesized that more anterior tibial positioning, as well as differences in axial tibial rotation patterns, would be observed in ACL-deficient (ACL-D) knees when compared to uninjured knees. Multifactor ANOVA analyses were used to determine the dependence of the kinematic variables on (i) side (injured vs. uninjured, matched by subject in the control group), (ii) flexion angle measured at five-degree increments, and (iii) subject group (ACL-injured vs. control). Statistically significant anterior translation and external tibial rotation (screw home motion) accompanying knee extension were found. The ACL-D knees of the injured group exhibited significantly more anterior tibial positioning than the uninjured knees of these subjects (average difference over extension range=3.4+/-2.8 mm, p&lt;0.01 at all angles compared), as well as the matched knees of the control subjects. There was a significant effect of interaction between side and subject group on A/P tibial position. We did not find significant differences in external tibial rotation associated with ACL deficiency. The changes to active joint kinematics documented in this entirely noninvasive study may contribute to cartilage degradation in ACL-D knees, and encourage more extensive investigations using similar methodology in the future.","container-title":"Journal of Orthopaedic Research: Official Publication of the Orthopaedic Research Society","DOI":"10.1002/jor.20016","ISSN":"0736-0266","issue":"2","journalAbbreviation":"J Orthop Res","language":"eng","note":"PMID: 16435346","page":"132-140","source":"PubMed","title":"Altered knee kinematics in ACL-deficient non-copers: a comparison using dynamic MRI","title-short":"Altered knee kinematics in ACL-deficient non-copers","volume":"24","author":[{"family":"Barrance","given":"Peter J."},{"family":"Williams","given":"Glenn N."},{"family":"Snyder-Mackler","given":"Lynn"},{"family":"Buchanan","given":"Thomas S."}],"issued":{"date-parts":[["2006",2]]}}}],"schema":"https://github.com/citation-style-language/schema/raw/master/csl-citation.json"} </w:instrText>
      </w:r>
      <w:r w:rsidR="00324D19">
        <w:rPr>
          <w:rFonts w:ascii="Verdana" w:hAnsi="Verdana"/>
        </w:rPr>
        <w:fldChar w:fldCharType="separate"/>
      </w:r>
      <w:r w:rsidR="00DB5B4D" w:rsidRPr="00DB5B4D">
        <w:rPr>
          <w:rFonts w:ascii="Verdana" w:hAnsi="Verdana"/>
        </w:rPr>
        <w:t>[30]</w:t>
      </w:r>
      <w:r w:rsidR="00324D19">
        <w:rPr>
          <w:rFonts w:ascii="Verdana" w:hAnsi="Verdana"/>
        </w:rPr>
        <w:fldChar w:fldCharType="end"/>
      </w:r>
      <w:r w:rsidRPr="000B180A">
        <w:rPr>
          <w:rFonts w:ascii="Verdana" w:hAnsi="Verdana"/>
        </w:rPr>
        <w:t>. Our method's precision could potentially detect such subtle deviations from normal motion patterns. While the clinical interpretation of such differences would require careful validation in future studies with specific patient cohorts, the precision and efficiency of our tracking method makes it a promising tool for comparative analyses between normal and pathological joint motion patterns.</w:t>
      </w:r>
    </w:p>
    <w:p w14:paraId="731A1BA5" w14:textId="3EF6A0A1" w:rsidR="00EB5D3C" w:rsidRDefault="00EA5EF9" w:rsidP="000423D6">
      <w:pPr>
        <w:spacing w:line="360" w:lineRule="auto"/>
        <w:jc w:val="both"/>
        <w:rPr>
          <w:rFonts w:ascii="Verdana" w:hAnsi="Verdana"/>
          <w:u w:val="single"/>
        </w:rPr>
      </w:pPr>
      <w:r w:rsidRPr="00EA5EF9">
        <w:rPr>
          <w:rFonts w:ascii="Verdana" w:hAnsi="Verdana"/>
          <w:u w:val="single"/>
        </w:rPr>
        <w:t xml:space="preserve">4. Conclusion </w:t>
      </w:r>
    </w:p>
    <w:p w14:paraId="10798B2E" w14:textId="4B968732" w:rsidR="009E0853" w:rsidRDefault="00346AAB" w:rsidP="000423D6">
      <w:pPr>
        <w:spacing w:line="360" w:lineRule="auto"/>
        <w:jc w:val="both"/>
        <w:rPr>
          <w:rFonts w:ascii="Verdana" w:hAnsi="Verdana"/>
        </w:rPr>
      </w:pPr>
      <w:r w:rsidRPr="00346AAB">
        <w:rPr>
          <w:rFonts w:ascii="Verdana" w:hAnsi="Verdana"/>
        </w:rPr>
        <w:t xml:space="preserve">This study presents a novel semi-automated method for tracking bone motion in 2D sagittal CINE MRI sequences during controlled knee flexion-extension movements. The method significantly reduces processing time compared to manual segmentation while </w:t>
      </w:r>
      <w:r w:rsidR="00812336">
        <w:rPr>
          <w:rFonts w:ascii="Verdana" w:hAnsi="Verdana"/>
        </w:rPr>
        <w:t>improving</w:t>
      </w:r>
      <w:r w:rsidR="00812336" w:rsidRPr="00346AAB">
        <w:rPr>
          <w:rFonts w:ascii="Verdana" w:hAnsi="Verdana"/>
        </w:rPr>
        <w:t xml:space="preserve"> </w:t>
      </w:r>
      <w:r w:rsidRPr="00346AAB">
        <w:rPr>
          <w:rFonts w:ascii="Verdana" w:hAnsi="Verdana"/>
        </w:rPr>
        <w:t xml:space="preserve">measurement reliability. The ability to </w:t>
      </w:r>
      <w:r w:rsidR="00812336">
        <w:rPr>
          <w:rFonts w:ascii="Verdana" w:hAnsi="Verdana"/>
        </w:rPr>
        <w:t>efficiently</w:t>
      </w:r>
      <w:r w:rsidR="00812336" w:rsidRPr="00346AAB">
        <w:rPr>
          <w:rFonts w:ascii="Verdana" w:hAnsi="Verdana"/>
        </w:rPr>
        <w:t xml:space="preserve"> </w:t>
      </w:r>
      <w:r w:rsidRPr="00346AAB">
        <w:rPr>
          <w:rFonts w:ascii="Verdana" w:hAnsi="Verdana"/>
        </w:rPr>
        <w:t>quantify relative femoral and tibial positions during motion makes this approach valuable for analyzing joint movement patterns. This technical advancement contributes to the broader goal of understanding normal and pathological knee function through dynamic MRI analysis.</w:t>
      </w:r>
    </w:p>
    <w:p w14:paraId="3C75BF97" w14:textId="77777777" w:rsidR="009E0853" w:rsidRDefault="009E0853" w:rsidP="000423D6">
      <w:pPr>
        <w:spacing w:line="360" w:lineRule="auto"/>
        <w:jc w:val="both"/>
        <w:rPr>
          <w:rFonts w:ascii="Verdana" w:hAnsi="Verdana"/>
        </w:rPr>
      </w:pPr>
    </w:p>
    <w:p w14:paraId="078DDAAC" w14:textId="77777777" w:rsidR="0014589B" w:rsidRPr="0014589B" w:rsidRDefault="00285EAC" w:rsidP="0014589B">
      <w:pPr>
        <w:pStyle w:val="Bibliography"/>
      </w:pPr>
      <w:r>
        <w:rPr>
          <w:rFonts w:ascii="Verdana" w:hAnsi="Verdana"/>
        </w:rPr>
        <w:fldChar w:fldCharType="begin"/>
      </w:r>
      <w:r w:rsidR="00DB5B4D">
        <w:rPr>
          <w:rFonts w:ascii="Verdana" w:hAnsi="Verdana"/>
        </w:rPr>
        <w:instrText xml:space="preserve"> ADDIN ZOTERO_BIBL {"uncited":[],"omitted":[],"custom":[]} CSL_BIBLIOGRAPHY </w:instrText>
      </w:r>
      <w:r>
        <w:rPr>
          <w:rFonts w:ascii="Verdana" w:hAnsi="Verdana"/>
        </w:rPr>
        <w:fldChar w:fldCharType="separate"/>
      </w:r>
      <w:r w:rsidR="0014589B" w:rsidRPr="0014589B">
        <w:t xml:space="preserve">1. </w:t>
      </w:r>
      <w:r w:rsidR="0014589B" w:rsidRPr="0014589B">
        <w:tab/>
      </w:r>
      <w:proofErr w:type="spellStart"/>
      <w:r w:rsidR="0014589B" w:rsidRPr="0014589B">
        <w:t>Postolka</w:t>
      </w:r>
      <w:proofErr w:type="spellEnd"/>
      <w:r w:rsidR="0014589B" w:rsidRPr="0014589B">
        <w:t xml:space="preserve"> B, Taylor WR, </w:t>
      </w:r>
      <w:proofErr w:type="spellStart"/>
      <w:r w:rsidR="0014589B" w:rsidRPr="0014589B">
        <w:t>Dätwyler</w:t>
      </w:r>
      <w:proofErr w:type="spellEnd"/>
      <w:r w:rsidR="0014589B" w:rsidRPr="0014589B">
        <w:t xml:space="preserve"> K, Heller MO, List R, Schütz P. Interpretation of natural </w:t>
      </w:r>
      <w:proofErr w:type="spellStart"/>
      <w:r w:rsidR="0014589B" w:rsidRPr="0014589B">
        <w:t>tibio</w:t>
      </w:r>
      <w:proofErr w:type="spellEnd"/>
      <w:r w:rsidR="0014589B" w:rsidRPr="0014589B">
        <w:t xml:space="preserve">-femoral kinematics critically depends upon the kinematic analysis approach: A survey and </w:t>
      </w:r>
      <w:r w:rsidR="0014589B" w:rsidRPr="0014589B">
        <w:lastRenderedPageBreak/>
        <w:t>comparison of methodologies. Journal of Biomechanics 2022; 144 :111306. https://doi.org/10.1016/j.jbiomech.2022.111306</w:t>
      </w:r>
    </w:p>
    <w:p w14:paraId="680A9FAB" w14:textId="77777777" w:rsidR="0014589B" w:rsidRPr="0014589B" w:rsidRDefault="0014589B" w:rsidP="0014589B">
      <w:pPr>
        <w:pStyle w:val="Bibliography"/>
      </w:pPr>
      <w:r w:rsidRPr="0014589B">
        <w:t xml:space="preserve">2. </w:t>
      </w:r>
      <w:r w:rsidRPr="0014589B">
        <w:tab/>
        <w:t>Andriacchi TP, Koo S, Scanlan SF. Gait mechanics influence healthy cartilage morphology and osteoarthritis of the knee. J Bone Joint Surg Am 2009; 91 Suppl 1 :95–101. https://doi.org/10.2106/JBJS.H.01408</w:t>
      </w:r>
    </w:p>
    <w:p w14:paraId="7A9C633F" w14:textId="77777777" w:rsidR="0014589B" w:rsidRPr="0014589B" w:rsidRDefault="0014589B" w:rsidP="0014589B">
      <w:pPr>
        <w:pStyle w:val="Bibliography"/>
      </w:pPr>
      <w:r w:rsidRPr="0014589B">
        <w:t xml:space="preserve">3. </w:t>
      </w:r>
      <w:r w:rsidRPr="0014589B">
        <w:tab/>
        <w:t>Kaufman KR, Hughes C, Morrey BF, Morrey M, An KN. Gait characteristics of patients with knee osteoarthritis. Journal of Biomechanics 2001; 34 :907–15. https://doi.org/10.1016/S0021-9290(01)00036-7</w:t>
      </w:r>
    </w:p>
    <w:p w14:paraId="5C9858F4" w14:textId="77777777" w:rsidR="0014589B" w:rsidRPr="0014589B" w:rsidRDefault="0014589B" w:rsidP="0014589B">
      <w:pPr>
        <w:pStyle w:val="Bibliography"/>
      </w:pPr>
      <w:r w:rsidRPr="0014589B">
        <w:t xml:space="preserve">4. </w:t>
      </w:r>
      <w:r w:rsidRPr="0014589B">
        <w:tab/>
      </w:r>
      <w:proofErr w:type="spellStart"/>
      <w:r w:rsidRPr="0014589B">
        <w:t>Astephen</w:t>
      </w:r>
      <w:proofErr w:type="spellEnd"/>
      <w:r w:rsidRPr="0014589B">
        <w:t xml:space="preserve"> JL, Deluzio KJ, Caldwell GE, Dunbar MJ. Biomechanical changes at the hip, knee, and ankle joints during gait are associated with knee osteoarthritis severity. Journal </w:t>
      </w:r>
      <w:proofErr w:type="spellStart"/>
      <w:r w:rsidRPr="0014589B">
        <w:t>Orthopaedic</w:t>
      </w:r>
      <w:proofErr w:type="spellEnd"/>
      <w:r w:rsidRPr="0014589B">
        <w:t xml:space="preserve"> Research 2008; 26 :332–41. https://doi.org/10.1002/jor.20496</w:t>
      </w:r>
    </w:p>
    <w:p w14:paraId="5B99663A" w14:textId="77777777" w:rsidR="0014589B" w:rsidRPr="0014589B" w:rsidRDefault="0014589B" w:rsidP="0014589B">
      <w:pPr>
        <w:pStyle w:val="Bibliography"/>
      </w:pPr>
      <w:r w:rsidRPr="0014589B">
        <w:t xml:space="preserve">5. </w:t>
      </w:r>
      <w:r w:rsidRPr="0014589B">
        <w:tab/>
        <w:t>Tashman S, Kopf S, Fu FH. The Kinematic Basis of Anterior Cruciate Ligament Reconstruction. Operative Techniques in Sports Medicine 2008; 16 :116–8. https://doi.org/10.1053/j.otsm.2008.10.005</w:t>
      </w:r>
    </w:p>
    <w:p w14:paraId="26F393E4" w14:textId="77777777" w:rsidR="0014589B" w:rsidRPr="0014589B" w:rsidRDefault="0014589B" w:rsidP="0014589B">
      <w:pPr>
        <w:pStyle w:val="Bibliography"/>
      </w:pPr>
      <w:r w:rsidRPr="0014589B">
        <w:t xml:space="preserve">6. </w:t>
      </w:r>
      <w:r w:rsidRPr="0014589B">
        <w:tab/>
        <w:t xml:space="preserve">Georgoulis AD, </w:t>
      </w:r>
      <w:proofErr w:type="spellStart"/>
      <w:r w:rsidRPr="0014589B">
        <w:t>Papadonikolakis</w:t>
      </w:r>
      <w:proofErr w:type="spellEnd"/>
      <w:r w:rsidRPr="0014589B">
        <w:t xml:space="preserve"> A, Papageorgiou CD, Mitsou A, Stergiou N. Three-Dimensional Tibiofemoral Kinematics of the Anterior Cruciate Ligament-Deficient and Reconstructed Knee during Walking. Am J Sports Med 2003; 31 :75–9. https://doi.org/10.1177/03635465030310012401</w:t>
      </w:r>
    </w:p>
    <w:p w14:paraId="697D5CFB" w14:textId="77777777" w:rsidR="0014589B" w:rsidRPr="0014589B" w:rsidRDefault="0014589B" w:rsidP="0014589B">
      <w:pPr>
        <w:pStyle w:val="Bibliography"/>
      </w:pPr>
      <w:r w:rsidRPr="0014589B">
        <w:t xml:space="preserve">7. </w:t>
      </w:r>
      <w:r w:rsidRPr="0014589B">
        <w:tab/>
        <w:t xml:space="preserve">Andriacchi TP, </w:t>
      </w:r>
      <w:proofErr w:type="spellStart"/>
      <w:r w:rsidRPr="0014589B">
        <w:t>Mündermann</w:t>
      </w:r>
      <w:proofErr w:type="spellEnd"/>
      <w:r w:rsidRPr="0014589B">
        <w:t xml:space="preserve"> A. The role of ambulatory mechanics in the initiation and progression of knee osteoarthritis. Curr </w:t>
      </w:r>
      <w:proofErr w:type="spellStart"/>
      <w:r w:rsidRPr="0014589B">
        <w:t>Opin</w:t>
      </w:r>
      <w:proofErr w:type="spellEnd"/>
      <w:r w:rsidRPr="0014589B">
        <w:t xml:space="preserve"> </w:t>
      </w:r>
      <w:proofErr w:type="spellStart"/>
      <w:r w:rsidRPr="0014589B">
        <w:t>Rheumatol</w:t>
      </w:r>
      <w:proofErr w:type="spellEnd"/>
      <w:r w:rsidRPr="0014589B">
        <w:t xml:space="preserve"> 2006; 18 :514–8. https://doi.org/10.1097/01.bor.0000240365.16842.4e</w:t>
      </w:r>
    </w:p>
    <w:p w14:paraId="0964EA25" w14:textId="77777777" w:rsidR="0014589B" w:rsidRPr="0014589B" w:rsidRDefault="0014589B" w:rsidP="0014589B">
      <w:pPr>
        <w:pStyle w:val="Bibliography"/>
      </w:pPr>
      <w:r w:rsidRPr="0014589B">
        <w:t xml:space="preserve">8. </w:t>
      </w:r>
      <w:r w:rsidRPr="0014589B">
        <w:tab/>
        <w:t xml:space="preserve">Conconi M, De Carli F, Berni M, </w:t>
      </w:r>
      <w:proofErr w:type="spellStart"/>
      <w:r w:rsidRPr="0014589B">
        <w:t>Sancisi</w:t>
      </w:r>
      <w:proofErr w:type="spellEnd"/>
      <w:r w:rsidRPr="0014589B">
        <w:t xml:space="preserve"> N, Parenti-Castelli V, Monetti G. In-Vivo Quantification of Knee Deep-Flexion in Physiological Loading Condition trough Dynamic MRI. Applied Sciences 2023; 13 :629. https://doi.org/10.3390/app13010629</w:t>
      </w:r>
    </w:p>
    <w:p w14:paraId="7F774290" w14:textId="77777777" w:rsidR="0014589B" w:rsidRPr="0014589B" w:rsidRDefault="0014589B" w:rsidP="0014589B">
      <w:pPr>
        <w:pStyle w:val="Bibliography"/>
      </w:pPr>
      <w:r w:rsidRPr="0014589B">
        <w:t xml:space="preserve">9. </w:t>
      </w:r>
      <w:r w:rsidRPr="0014589B">
        <w:tab/>
        <w:t xml:space="preserve">Draper CE, </w:t>
      </w:r>
      <w:proofErr w:type="spellStart"/>
      <w:r w:rsidRPr="0014589B">
        <w:t>Besier</w:t>
      </w:r>
      <w:proofErr w:type="spellEnd"/>
      <w:r w:rsidRPr="0014589B">
        <w:t xml:space="preserve"> TF, Santos JM, Jennings F, </w:t>
      </w:r>
      <w:proofErr w:type="spellStart"/>
      <w:r w:rsidRPr="0014589B">
        <w:t>Fredericson</w:t>
      </w:r>
      <w:proofErr w:type="spellEnd"/>
      <w:r w:rsidRPr="0014589B">
        <w:t xml:space="preserve"> M, Gold GE, et al. Using real-time MRI to quantify altered joint kinematics in subjects with patellofemoral pain and to evaluate the effects of a patellar brace or sleeve on joint motion. J </w:t>
      </w:r>
      <w:proofErr w:type="spellStart"/>
      <w:r w:rsidRPr="0014589B">
        <w:t>Orthop</w:t>
      </w:r>
      <w:proofErr w:type="spellEnd"/>
      <w:r w:rsidRPr="0014589B">
        <w:t xml:space="preserve"> Res 2009; 27 :571–7. https://doi.org/10.1002/jor.20790</w:t>
      </w:r>
    </w:p>
    <w:p w14:paraId="1D418633" w14:textId="77777777" w:rsidR="0014589B" w:rsidRPr="0014589B" w:rsidRDefault="0014589B" w:rsidP="0014589B">
      <w:pPr>
        <w:pStyle w:val="Bibliography"/>
        <w:rPr>
          <w:lang w:val="de-DE"/>
        </w:rPr>
      </w:pPr>
      <w:r w:rsidRPr="0014589B">
        <w:t xml:space="preserve">10. </w:t>
      </w:r>
      <w:r w:rsidRPr="0014589B">
        <w:tab/>
        <w:t xml:space="preserve">Kaiser JM, Vignos MF, Kijowski R, Baer G, Thelen DG. Effect of Loading on In Vivo Tibiofemoral and Patellofemoral Kinematics of Healthy and ACL-Reconstructed Knees. </w:t>
      </w:r>
      <w:r w:rsidRPr="0014589B">
        <w:rPr>
          <w:lang w:val="de-DE"/>
        </w:rPr>
        <w:t>Am J Sports Med 2017; 45 :3272–9. https://doi.org/10.1177/0363546517724417</w:t>
      </w:r>
    </w:p>
    <w:p w14:paraId="75C61DFA" w14:textId="77777777" w:rsidR="0014589B" w:rsidRPr="0014589B" w:rsidRDefault="0014589B" w:rsidP="0014589B">
      <w:pPr>
        <w:pStyle w:val="Bibliography"/>
      </w:pPr>
      <w:r w:rsidRPr="0014589B">
        <w:rPr>
          <w:lang w:val="de-DE"/>
        </w:rPr>
        <w:t xml:space="preserve">11. </w:t>
      </w:r>
      <w:r w:rsidRPr="0014589B">
        <w:rPr>
          <w:lang w:val="de-DE"/>
        </w:rPr>
        <w:tab/>
        <w:t xml:space="preserve">Brossmann J, Muhle C, Schröder C, Melchert UH, Büll CC, Spielmann RP, et al. </w:t>
      </w:r>
      <w:r w:rsidRPr="0014589B">
        <w:t>Patellar tracking patterns during active and passive knee extension: evaluation with motion-triggered cine MR imaging. Radiology 1993; 187 :205–12. https://doi.org/10.1148/radiology.187.1.8451415</w:t>
      </w:r>
    </w:p>
    <w:p w14:paraId="4C78FCA7" w14:textId="77777777" w:rsidR="0014589B" w:rsidRPr="0014589B" w:rsidRDefault="0014589B" w:rsidP="0014589B">
      <w:pPr>
        <w:pStyle w:val="Bibliography"/>
      </w:pPr>
      <w:r w:rsidRPr="0014589B">
        <w:t xml:space="preserve">12. </w:t>
      </w:r>
      <w:r w:rsidRPr="0014589B">
        <w:tab/>
        <w:t>Seisler AR, Sheehan FT. Normative three-dimensional patellofemoral and tibiofemoral kinematics: a dynamic, in vivo study. IEEE Trans Biomed Eng 2007; 54 :1333–41. https://doi.org/10.1109/TBME.2007.890735</w:t>
      </w:r>
    </w:p>
    <w:p w14:paraId="58815DD2" w14:textId="77777777" w:rsidR="0014589B" w:rsidRPr="0014589B" w:rsidRDefault="0014589B" w:rsidP="0014589B">
      <w:pPr>
        <w:pStyle w:val="Bibliography"/>
        <w:rPr>
          <w:lang w:val="de-DE"/>
        </w:rPr>
      </w:pPr>
      <w:r w:rsidRPr="0014589B">
        <w:t xml:space="preserve">13. </w:t>
      </w:r>
      <w:r w:rsidRPr="0014589B">
        <w:tab/>
        <w:t xml:space="preserve">Behnam AJ, Herzka DA, Sheehan FT. Assessing the accuracy and precision of musculoskeletal motion tracking using cine-PC MRI on a 3.0T platform. </w:t>
      </w:r>
      <w:r w:rsidRPr="0014589B">
        <w:rPr>
          <w:lang w:val="de-DE"/>
        </w:rPr>
        <w:t>J Biomech 2011; 44 :193–7. https://doi.org/10.1016/j.jbiomech.2010.08.029</w:t>
      </w:r>
    </w:p>
    <w:p w14:paraId="75F9223E" w14:textId="77777777" w:rsidR="0014589B" w:rsidRPr="0014589B" w:rsidRDefault="0014589B" w:rsidP="0014589B">
      <w:pPr>
        <w:pStyle w:val="Bibliography"/>
      </w:pPr>
      <w:r w:rsidRPr="0014589B">
        <w:rPr>
          <w:lang w:val="de-DE"/>
        </w:rPr>
        <w:lastRenderedPageBreak/>
        <w:t xml:space="preserve">14. </w:t>
      </w:r>
      <w:r w:rsidRPr="0014589B">
        <w:rPr>
          <w:lang w:val="de-DE"/>
        </w:rPr>
        <w:tab/>
        <w:t xml:space="preserve">Kaiser J, Bradford R, Johnson K, Wieben O, Thelen DG. </w:t>
      </w:r>
      <w:r w:rsidRPr="0014589B">
        <w:t>Measurement of tibiofemoral kinematics using highly accelerated 3D radial sampling. Magnetic Resonance in Med 2013; 69 :1310–6. https://doi.org/10.1002/mrm.24362</w:t>
      </w:r>
    </w:p>
    <w:p w14:paraId="71A3A65F" w14:textId="77777777" w:rsidR="0014589B" w:rsidRPr="0014589B" w:rsidRDefault="0014589B" w:rsidP="0014589B">
      <w:pPr>
        <w:pStyle w:val="Bibliography"/>
      </w:pPr>
      <w:r w:rsidRPr="0014589B">
        <w:t xml:space="preserve">15. </w:t>
      </w:r>
      <w:r w:rsidRPr="0014589B">
        <w:tab/>
        <w:t>Westphal CJ, Schmitz A, Reeder SB, Thelen DG. Load-dependent variations in knee kinematics measured with dynamic MRI. Journal of Biomechanics 2013; 46 :2045–52. https://doi.org/10.1016/j.jbiomech.2013.05.027</w:t>
      </w:r>
    </w:p>
    <w:p w14:paraId="2E328279" w14:textId="77777777" w:rsidR="0014589B" w:rsidRPr="0014589B" w:rsidRDefault="0014589B" w:rsidP="0014589B">
      <w:pPr>
        <w:pStyle w:val="Bibliography"/>
      </w:pPr>
      <w:r w:rsidRPr="0014589B">
        <w:t xml:space="preserve">16. </w:t>
      </w:r>
      <w:r w:rsidRPr="0014589B">
        <w:tab/>
        <w:t xml:space="preserve">Brisson NM, Krämer M, Krahl LAN, Schill A, Duda GN, Reichenbach JR. A novel multipurpose device for guided knee motion and loading during dynamic magnetic resonance imaging. </w:t>
      </w:r>
      <w:proofErr w:type="spellStart"/>
      <w:r w:rsidRPr="0014589B">
        <w:t>Zeitschrift</w:t>
      </w:r>
      <w:proofErr w:type="spellEnd"/>
      <w:r w:rsidRPr="0014589B">
        <w:t xml:space="preserve"> für </w:t>
      </w:r>
      <w:proofErr w:type="spellStart"/>
      <w:r w:rsidRPr="0014589B">
        <w:t>Medizinische</w:t>
      </w:r>
      <w:proofErr w:type="spellEnd"/>
      <w:r w:rsidRPr="0014589B">
        <w:t xml:space="preserve"> </w:t>
      </w:r>
      <w:proofErr w:type="spellStart"/>
      <w:r w:rsidRPr="0014589B">
        <w:t>Physik</w:t>
      </w:r>
      <w:proofErr w:type="spellEnd"/>
      <w:r w:rsidRPr="0014589B">
        <w:t xml:space="preserve"> 2022; 32 :500–13. https://doi.org/10.1016/j.zemedi.2021.12.002</w:t>
      </w:r>
    </w:p>
    <w:p w14:paraId="62C42E74" w14:textId="77777777" w:rsidR="0014589B" w:rsidRPr="0014589B" w:rsidRDefault="0014589B" w:rsidP="0014589B">
      <w:pPr>
        <w:pStyle w:val="Bibliography"/>
        <w:rPr>
          <w:lang w:val="de-DE"/>
        </w:rPr>
      </w:pPr>
      <w:r w:rsidRPr="0014589B">
        <w:t xml:space="preserve">17. </w:t>
      </w:r>
      <w:r w:rsidRPr="0014589B">
        <w:tab/>
        <w:t xml:space="preserve">Winkelmann S, </w:t>
      </w:r>
      <w:proofErr w:type="spellStart"/>
      <w:r w:rsidRPr="0014589B">
        <w:t>Schaeffter</w:t>
      </w:r>
      <w:proofErr w:type="spellEnd"/>
      <w:r w:rsidRPr="0014589B">
        <w:t xml:space="preserve"> T, Koehler T, Eggers H, </w:t>
      </w:r>
      <w:proofErr w:type="spellStart"/>
      <w:r w:rsidRPr="0014589B">
        <w:t>Doessel</w:t>
      </w:r>
      <w:proofErr w:type="spellEnd"/>
      <w:r w:rsidRPr="0014589B">
        <w:t xml:space="preserve"> O. An Optimal Radial Profile Order Based on the Golden Ratio for Time-Resolved MRI. </w:t>
      </w:r>
      <w:r w:rsidRPr="0014589B">
        <w:rPr>
          <w:lang w:val="de-DE"/>
        </w:rPr>
        <w:t>IEEE Trans Med Imaging 2007; 26 :68–76. https://doi.org/10.1109/TMI.2006.885337</w:t>
      </w:r>
    </w:p>
    <w:p w14:paraId="1B36F175" w14:textId="77777777" w:rsidR="0014589B" w:rsidRPr="0014589B" w:rsidRDefault="0014589B" w:rsidP="0014589B">
      <w:pPr>
        <w:pStyle w:val="Bibliography"/>
      </w:pPr>
      <w:r w:rsidRPr="0014589B">
        <w:rPr>
          <w:lang w:val="de-DE"/>
        </w:rPr>
        <w:t xml:space="preserve">18. </w:t>
      </w:r>
      <w:r w:rsidRPr="0014589B">
        <w:rPr>
          <w:lang w:val="de-DE"/>
        </w:rPr>
        <w:tab/>
        <w:t xml:space="preserve">Krämer M, Herrmann K, Biermann J, Reichenbach JR. </w:t>
      </w:r>
      <w:r w:rsidRPr="0014589B">
        <w:t>Retrospective reconstruction of cardiac cine images from golden</w:t>
      </w:r>
      <w:r w:rsidRPr="0014589B">
        <w:rPr>
          <w:rFonts w:ascii="Cambria Math" w:hAnsi="Cambria Math" w:cs="Cambria Math"/>
        </w:rPr>
        <w:t>‐</w:t>
      </w:r>
      <w:r w:rsidRPr="0014589B">
        <w:t>ratio radial MRI using one</w:t>
      </w:r>
      <w:r w:rsidRPr="0014589B">
        <w:rPr>
          <w:rFonts w:ascii="Cambria Math" w:hAnsi="Cambria Math" w:cs="Cambria Math"/>
        </w:rPr>
        <w:t>‐</w:t>
      </w:r>
      <w:r w:rsidRPr="0014589B">
        <w:t>dimensional navigators. Magnetic Resonance Imaging 2014; 40 :413</w:t>
      </w:r>
      <w:r w:rsidRPr="0014589B">
        <w:rPr>
          <w:rFonts w:ascii="Aptos" w:hAnsi="Aptos" w:cs="Aptos"/>
        </w:rPr>
        <w:t>–</w:t>
      </w:r>
      <w:r w:rsidRPr="0014589B">
        <w:t>22. https://doi.org/10.1002/jmri.24364</w:t>
      </w:r>
    </w:p>
    <w:p w14:paraId="25D9DCC3" w14:textId="77777777" w:rsidR="0014589B" w:rsidRPr="0014589B" w:rsidRDefault="0014589B" w:rsidP="0014589B">
      <w:pPr>
        <w:pStyle w:val="Bibliography"/>
      </w:pPr>
      <w:r w:rsidRPr="0014589B">
        <w:t xml:space="preserve">19. </w:t>
      </w:r>
      <w:r w:rsidRPr="0014589B">
        <w:tab/>
      </w:r>
      <w:proofErr w:type="spellStart"/>
      <w:r w:rsidRPr="0014589B">
        <w:t>Aleksiev</w:t>
      </w:r>
      <w:proofErr w:type="spellEnd"/>
      <w:r w:rsidRPr="0014589B">
        <w:t xml:space="preserve"> M, Krämer M, Brisson NM, Maggioni MB, Duda GN, Reichenbach JR. High-resolution CINE imaging of active guided knee motion using continuously acquired golden-angle radial MRI and rotary sensor information. Magnetic Resonance Imaging 2022; 92 :161–8. https://doi.org/10.1016/j.mri.2022.06.015</w:t>
      </w:r>
    </w:p>
    <w:p w14:paraId="31F6F4B7" w14:textId="77777777" w:rsidR="0014589B" w:rsidRPr="0014589B" w:rsidRDefault="0014589B" w:rsidP="0014589B">
      <w:pPr>
        <w:pStyle w:val="Bibliography"/>
      </w:pPr>
      <w:r w:rsidRPr="0014589B">
        <w:t xml:space="preserve">20. </w:t>
      </w:r>
      <w:r w:rsidRPr="0014589B">
        <w:tab/>
        <w:t>Wood T, Ljungberg E, Wiesinger F. Radial Interstices Enable Speedy Low-volume Imaging. JOSS 2021; 6 :3500. https://doi.org/10.21105/joss.03500</w:t>
      </w:r>
    </w:p>
    <w:p w14:paraId="6A16DC15" w14:textId="77777777" w:rsidR="0014589B" w:rsidRPr="0014589B" w:rsidRDefault="0014589B" w:rsidP="0014589B">
      <w:pPr>
        <w:pStyle w:val="Bibliography"/>
      </w:pPr>
      <w:r w:rsidRPr="0014589B">
        <w:t xml:space="preserve">21. </w:t>
      </w:r>
      <w:r w:rsidRPr="0014589B">
        <w:tab/>
        <w:t>Boyd S. Distributed Optimization and Statistical Learning via the Alternating Direction Method of Multipliers. FNT in Machine Learning 2010; 3 :1–122. https://doi.org/10.1561/2200000016</w:t>
      </w:r>
    </w:p>
    <w:p w14:paraId="0A05F609" w14:textId="77777777" w:rsidR="0014589B" w:rsidRPr="0014589B" w:rsidRDefault="0014589B" w:rsidP="0014589B">
      <w:pPr>
        <w:pStyle w:val="Bibliography"/>
      </w:pPr>
      <w:r w:rsidRPr="0014589B">
        <w:t xml:space="preserve">22. </w:t>
      </w:r>
      <w:r w:rsidRPr="0014589B">
        <w:tab/>
        <w:t>Bredies K, Kunisch K, Pock T. Total Generalized Variation. SIAM J Imaging Sci 2010; 3 :492–526. https://doi.org/10.1137/090769521</w:t>
      </w:r>
    </w:p>
    <w:p w14:paraId="21BC7A08" w14:textId="77777777" w:rsidR="0014589B" w:rsidRPr="0014589B" w:rsidRDefault="0014589B" w:rsidP="0014589B">
      <w:pPr>
        <w:pStyle w:val="Bibliography"/>
      </w:pPr>
      <w:r w:rsidRPr="0014589B">
        <w:t xml:space="preserve">23. </w:t>
      </w:r>
      <w:r w:rsidRPr="0014589B">
        <w:tab/>
        <w:t xml:space="preserve">Canny J. A Computational Approach to Edge Detection. IEEE Trans Pattern Anal Mach </w:t>
      </w:r>
      <w:proofErr w:type="spellStart"/>
      <w:r w:rsidRPr="0014589B">
        <w:t>Intell</w:t>
      </w:r>
      <w:proofErr w:type="spellEnd"/>
      <w:r w:rsidRPr="0014589B">
        <w:t xml:space="preserve"> 1986; PAMI-8 :679–98. https://doi.org/10.1109/TPAMI.1986.4767851</w:t>
      </w:r>
    </w:p>
    <w:p w14:paraId="56A258AD" w14:textId="77777777" w:rsidR="0014589B" w:rsidRPr="0014589B" w:rsidRDefault="0014589B" w:rsidP="0014589B">
      <w:pPr>
        <w:pStyle w:val="Bibliography"/>
        <w:rPr>
          <w:lang w:val="de-DE"/>
        </w:rPr>
      </w:pPr>
      <w:r w:rsidRPr="0014589B">
        <w:t xml:space="preserve">24. </w:t>
      </w:r>
      <w:r w:rsidRPr="0014589B">
        <w:tab/>
      </w:r>
      <w:proofErr w:type="spellStart"/>
      <w:r w:rsidRPr="0014589B">
        <w:t>Dillencourt</w:t>
      </w:r>
      <w:proofErr w:type="spellEnd"/>
      <w:r w:rsidRPr="0014589B">
        <w:t xml:space="preserve"> MB, Samet H, Tamminen M. A general approach to connected-component labeling for arbitrary image representations. </w:t>
      </w:r>
      <w:r w:rsidRPr="0014589B">
        <w:rPr>
          <w:lang w:val="de-DE"/>
        </w:rPr>
        <w:t>J ACM 1992; 39 :253–80. https://doi.org/10.1145/128749.128750</w:t>
      </w:r>
    </w:p>
    <w:p w14:paraId="2D30C189" w14:textId="77777777" w:rsidR="0014589B" w:rsidRPr="0014589B" w:rsidRDefault="0014589B" w:rsidP="0014589B">
      <w:pPr>
        <w:pStyle w:val="Bibliography"/>
      </w:pPr>
      <w:r w:rsidRPr="0014589B">
        <w:rPr>
          <w:lang w:val="de-DE"/>
        </w:rPr>
        <w:t xml:space="preserve">25. </w:t>
      </w:r>
      <w:r w:rsidRPr="0014589B">
        <w:rPr>
          <w:lang w:val="de-DE"/>
        </w:rPr>
        <w:tab/>
        <w:t xml:space="preserve">Hinneburg A, Aggarwal CC, Keim DA. </w:t>
      </w:r>
      <w:r w:rsidRPr="0014589B">
        <w:t xml:space="preserve">What is the nearest neighbor in high dimensional spaces? Proc of the 26th </w:t>
      </w:r>
      <w:proofErr w:type="spellStart"/>
      <w:r w:rsidRPr="0014589B">
        <w:t>Internat</w:t>
      </w:r>
      <w:proofErr w:type="spellEnd"/>
      <w:r w:rsidRPr="0014589B">
        <w:t xml:space="preserve"> Conference on Very Large Databases, Cairo, Egypt, 2000 2000; :506–15</w:t>
      </w:r>
    </w:p>
    <w:p w14:paraId="427D72B2" w14:textId="77777777" w:rsidR="0014589B" w:rsidRPr="0014589B" w:rsidRDefault="0014589B" w:rsidP="0014589B">
      <w:pPr>
        <w:pStyle w:val="Bibliography"/>
      </w:pPr>
      <w:r w:rsidRPr="0014589B">
        <w:t xml:space="preserve">26. </w:t>
      </w:r>
      <w:r w:rsidRPr="0014589B">
        <w:tab/>
        <w:t>De Boor C. A Practical Guide to Splines. 1978; 27. https://doi.org/10.1007/978-1-4612-6333-3</w:t>
      </w:r>
    </w:p>
    <w:p w14:paraId="61A5ECE8" w14:textId="77777777" w:rsidR="0014589B" w:rsidRPr="0014589B" w:rsidRDefault="0014589B" w:rsidP="0014589B">
      <w:pPr>
        <w:pStyle w:val="Bibliography"/>
      </w:pPr>
      <w:r w:rsidRPr="0014589B">
        <w:t xml:space="preserve">27. </w:t>
      </w:r>
      <w:r w:rsidRPr="0014589B">
        <w:tab/>
        <w:t>Nelder JA, Mead R. A Simplex Method for Function Minimization. The Computer Journal 1965; 7 :308–13. https://doi.org/10.1093/comjnl/7.4.308</w:t>
      </w:r>
    </w:p>
    <w:p w14:paraId="357E5CBE" w14:textId="77777777" w:rsidR="0014589B" w:rsidRPr="0014589B" w:rsidRDefault="0014589B" w:rsidP="0014589B">
      <w:pPr>
        <w:pStyle w:val="Bibliography"/>
        <w:rPr>
          <w:lang w:val="de-DE"/>
        </w:rPr>
      </w:pPr>
      <w:r w:rsidRPr="0014589B">
        <w:lastRenderedPageBreak/>
        <w:t xml:space="preserve">28. </w:t>
      </w:r>
      <w:r w:rsidRPr="0014589B">
        <w:tab/>
      </w:r>
      <w:proofErr w:type="spellStart"/>
      <w:r w:rsidRPr="0014589B">
        <w:t>Sofroniew</w:t>
      </w:r>
      <w:proofErr w:type="spellEnd"/>
      <w:r w:rsidRPr="0014589B">
        <w:t xml:space="preserve"> N, Lambert T, Evans K, Nunez-Iglesias J, </w:t>
      </w:r>
      <w:proofErr w:type="spellStart"/>
      <w:r w:rsidRPr="0014589B">
        <w:t>Bokota</w:t>
      </w:r>
      <w:proofErr w:type="spellEnd"/>
      <w:r w:rsidRPr="0014589B">
        <w:t xml:space="preserve"> G, Winston P, et al. </w:t>
      </w:r>
      <w:proofErr w:type="spellStart"/>
      <w:r w:rsidRPr="0014589B">
        <w:t>napari</w:t>
      </w:r>
      <w:proofErr w:type="spellEnd"/>
      <w:r w:rsidRPr="0014589B">
        <w:t xml:space="preserve">: a multi-dimensional image viewer for Python. </w:t>
      </w:r>
      <w:r w:rsidRPr="0014589B">
        <w:rPr>
          <w:lang w:val="de-DE"/>
        </w:rPr>
        <w:t>2022; https://doi.org/10.5281/ZENODO.6598542</w:t>
      </w:r>
    </w:p>
    <w:p w14:paraId="4BB8C468" w14:textId="77777777" w:rsidR="0014589B" w:rsidRPr="0014589B" w:rsidRDefault="0014589B" w:rsidP="0014589B">
      <w:pPr>
        <w:pStyle w:val="Bibliography"/>
      </w:pPr>
      <w:r w:rsidRPr="0014589B">
        <w:rPr>
          <w:lang w:val="de-DE"/>
        </w:rPr>
        <w:t xml:space="preserve">29. </w:t>
      </w:r>
      <w:r w:rsidRPr="0014589B">
        <w:rPr>
          <w:lang w:val="de-DE"/>
        </w:rPr>
        <w:tab/>
        <w:t xml:space="preserve">Shimizu T, Cheng Z, Samaan MA, Tanaka MS, Souza RB, Li X, et al. </w:t>
      </w:r>
      <w:r w:rsidRPr="0014589B">
        <w:t>Increases in Joint Laxity After Anterior Cruciate Ligament Reconstruction Are Associated With Sagittal Biomechanical Asymmetry. Arthroscopy 2019; 35 :2072–9. https://doi.org/10.1016/j.arthro.2019.01.050</w:t>
      </w:r>
    </w:p>
    <w:p w14:paraId="0A53AC64" w14:textId="77777777" w:rsidR="0014589B" w:rsidRPr="0014589B" w:rsidRDefault="0014589B" w:rsidP="0014589B">
      <w:pPr>
        <w:pStyle w:val="Bibliography"/>
      </w:pPr>
      <w:r w:rsidRPr="0014589B">
        <w:t xml:space="preserve">30. </w:t>
      </w:r>
      <w:r w:rsidRPr="0014589B">
        <w:tab/>
      </w:r>
      <w:proofErr w:type="spellStart"/>
      <w:r w:rsidRPr="0014589B">
        <w:t>Barrance</w:t>
      </w:r>
      <w:proofErr w:type="spellEnd"/>
      <w:r w:rsidRPr="0014589B">
        <w:t xml:space="preserve"> PJ, Williams GN, Snyder-Mackler L, Buchanan TS. Altered knee kinematics in ACL-deficient non-copers: a comparison using dynamic MRI. J </w:t>
      </w:r>
      <w:proofErr w:type="spellStart"/>
      <w:r w:rsidRPr="0014589B">
        <w:t>Orthop</w:t>
      </w:r>
      <w:proofErr w:type="spellEnd"/>
      <w:r w:rsidRPr="0014589B">
        <w:t xml:space="preserve"> Res 2006; 24 :132–40. https://doi.org/10.1002/jor.20016</w:t>
      </w:r>
    </w:p>
    <w:p w14:paraId="66AD6C8B" w14:textId="33914D6E" w:rsidR="00D731F5" w:rsidRPr="007C5774" w:rsidRDefault="00285EAC" w:rsidP="5FE521F8">
      <w:pPr>
        <w:spacing w:line="360" w:lineRule="auto"/>
        <w:rPr>
          <w:rFonts w:ascii="Verdana" w:hAnsi="Verdana"/>
        </w:rPr>
      </w:pPr>
      <w:r>
        <w:rPr>
          <w:rFonts w:ascii="Verdana" w:hAnsi="Verdana"/>
        </w:rPr>
        <w:fldChar w:fldCharType="end"/>
      </w:r>
    </w:p>
    <w:sectPr w:rsidR="00D731F5" w:rsidRPr="007C5774" w:rsidSect="00727147">
      <w:pgSz w:w="11906" w:h="16838" w:code="9"/>
      <w:pgMar w:top="1440" w:right="1440" w:bottom="1440" w:left="1440"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Brisson, Nicholas" w:date="2024-12-11T23:00:00Z" w:initials="BN">
    <w:p w14:paraId="0408A44E" w14:textId="77777777" w:rsidR="00B14E98" w:rsidRDefault="00B14E98">
      <w:pPr>
        <w:pStyle w:val="CommentText"/>
      </w:pPr>
      <w:r>
        <w:rPr>
          <w:rStyle w:val="CommentReference"/>
        </w:rPr>
        <w:annotationRef/>
      </w:r>
      <w:r>
        <w:t xml:space="preserve">Thanks Aayush for your updated manuscript! I can see the improvement </w:t>
      </w:r>
      <w:r>
        <w:rPr>
          <mc:AlternateContent>
            <mc:Choice Requires="w16se"/>
            <mc:Fallback>
              <w:rFonts w:ascii="Segoe UI Emoji" w:eastAsia="Segoe UI Emoji" w:hAnsi="Segoe UI Emoji" w:cs="Segoe UI Emoji"/>
            </mc:Fallback>
          </mc:AlternateContent>
        </w:rPr>
        <mc:AlternateContent>
          <mc:Choice Requires="w16se">
            <w16se:symEx w16se:font="Segoe UI Emoji" w16se:char="1F60A"/>
          </mc:Choice>
          <mc:Fallback>
            <w:t>😊</w:t>
          </mc:Fallback>
        </mc:AlternateContent>
      </w:r>
      <w:r>
        <w:t xml:space="preserve"> </w:t>
      </w:r>
    </w:p>
    <w:p w14:paraId="7FE1902C" w14:textId="77777777" w:rsidR="00B14E98" w:rsidRDefault="00B14E98">
      <w:pPr>
        <w:pStyle w:val="CommentText"/>
      </w:pPr>
    </w:p>
    <w:p w14:paraId="70964831" w14:textId="1AF0C0A9" w:rsidR="00B14E98" w:rsidRDefault="00B14E98">
      <w:pPr>
        <w:pStyle w:val="CommentText"/>
      </w:pPr>
      <w:r>
        <w:t xml:space="preserve">In the next version, could you please already have the text formatted according to the journal guidelines? This way, I could also revise for this </w:t>
      </w:r>
      <w:r>
        <w:rPr>
          <mc:AlternateContent>
            <mc:Choice Requires="w16se"/>
            <mc:Fallback>
              <w:rFonts w:ascii="Segoe UI Emoji" w:eastAsia="Segoe UI Emoji" w:hAnsi="Segoe UI Emoji" w:cs="Segoe UI Emoji"/>
            </mc:Fallback>
          </mc:AlternateContent>
        </w:rPr>
        <mc:AlternateContent>
          <mc:Choice Requires="w16se">
            <w16se:symEx w16se:font="Segoe UI Emoji" w16se:char="1F60A"/>
          </mc:Choice>
          <mc:Fallback>
            <w:t>😊</w:t>
          </mc:Fallback>
        </mc:AlternateContent>
      </w:r>
      <w:r>
        <w:t xml:space="preserve"> </w:t>
      </w:r>
    </w:p>
  </w:comment>
  <w:comment w:id="1" w:author="Brisson, Nicholas" w:date="2024-12-11T22:28:00Z" w:initials="BN">
    <w:p w14:paraId="3C55B2CB" w14:textId="77777777" w:rsidR="00A046BF" w:rsidRDefault="00A046BF">
      <w:pPr>
        <w:pStyle w:val="CommentText"/>
      </w:pPr>
      <w:r>
        <w:rPr>
          <w:rStyle w:val="CommentReference"/>
        </w:rPr>
        <w:annotationRef/>
      </w:r>
      <w:r>
        <w:t>Why not include the point from your ISMRM abstract about prosthetic designs??:</w:t>
      </w:r>
    </w:p>
    <w:p w14:paraId="557A89E8" w14:textId="77777777" w:rsidR="00A046BF" w:rsidRDefault="00A046BF">
      <w:pPr>
        <w:pStyle w:val="CommentText"/>
      </w:pPr>
    </w:p>
    <w:p w14:paraId="549E26AC" w14:textId="77777777" w:rsidR="00A046BF" w:rsidRDefault="00A046BF">
      <w:pPr>
        <w:pStyle w:val="CommentText"/>
        <w:rPr>
          <w:rFonts w:ascii="Times New Roman" w:hAnsi="Times New Roman" w:cs="Times New Roman"/>
          <w:i/>
        </w:rPr>
      </w:pPr>
      <w:r w:rsidRPr="00A046BF">
        <w:rPr>
          <w:rFonts w:ascii="Times New Roman" w:hAnsi="Times New Roman" w:cs="Times New Roman"/>
          <w:i/>
        </w:rPr>
        <w:t xml:space="preserve">Accurate assessment of tibiofemoral kinematics is crucial for evaluating joint function and improving prosthetic design </w:t>
      </w:r>
      <w:r w:rsidRPr="00A046BF">
        <w:rPr>
          <w:rFonts w:ascii="Times New Roman" w:hAnsi="Times New Roman" w:cs="Times New Roman"/>
          <w:i/>
        </w:rPr>
        <w:fldChar w:fldCharType="begin"/>
      </w:r>
      <w:r w:rsidRPr="00A046BF">
        <w:rPr>
          <w:rFonts w:ascii="Times New Roman" w:hAnsi="Times New Roman" w:cs="Times New Roman"/>
          <w:i/>
        </w:rPr>
        <w:instrText xml:space="preserve"> ADDIN ZOTERO_ITEM CSL_CITATION {"citationID":"lzqoYgYD","properties":{"formattedCitation":"\\super 1\\nosupersub{}","plainCitation":"1","noteIndex":0},"citationItems":[{"id":2986,"uris":["http://zotero.org/users/5333775/items/5R6WPFH7"],"itemData":{"id":2986,"type":"article-journal","container-title":"Journal of Biomechanics","DOI":"10.1016/j.jbiomech.2022.111306","ISSN":"00219290","journalAbbreviation":"Journal of Biomechanics","language":"en","page":"111306","source":"DOI.org (Crossref)","title":"Interpretation of natural tibio-femoral kinematics critically depends upon the kinematic analysis approach: A survey and comparison of methodologies","title-short":"Interpretation of natural tibio-femoral kinematics critically depends upon the kinematic analysis approach","volume":"144","author":[{"family":"Postolka","given":"Barbara"},{"family":"Taylor","given":"William R."},{"family":"Dätwyler","given":"Katrin"},{"family":"Heller","given":"Markus O."},{"family":"List","given":"Renate"},{"family":"Schütz","given":"Pascal"}],"issued":{"date-parts":[["2022",11]]}}}],"schema":"https://github.com/citation-style-language/schema/raw/master/csl-citation.json"} </w:instrText>
      </w:r>
      <w:r w:rsidRPr="00A046BF">
        <w:rPr>
          <w:rFonts w:ascii="Times New Roman" w:hAnsi="Times New Roman" w:cs="Times New Roman"/>
          <w:i/>
        </w:rPr>
        <w:fldChar w:fldCharType="separate"/>
      </w:r>
      <w:r w:rsidRPr="00A046BF">
        <w:rPr>
          <w:rFonts w:ascii="Times New Roman" w:hAnsi="Times New Roman" w:cs="Times New Roman"/>
          <w:i/>
          <w:kern w:val="0"/>
          <w:vertAlign w:val="superscript"/>
        </w:rPr>
        <w:t>1</w:t>
      </w:r>
      <w:r w:rsidRPr="00A046BF">
        <w:rPr>
          <w:rFonts w:ascii="Times New Roman" w:hAnsi="Times New Roman" w:cs="Times New Roman"/>
          <w:i/>
        </w:rPr>
        <w:fldChar w:fldCharType="end"/>
      </w:r>
    </w:p>
    <w:p w14:paraId="407FD34C" w14:textId="77777777" w:rsidR="00A046BF" w:rsidRDefault="00A046BF">
      <w:pPr>
        <w:pStyle w:val="CommentText"/>
        <w:rPr>
          <w:i/>
        </w:rPr>
      </w:pPr>
    </w:p>
    <w:p w14:paraId="696B840D" w14:textId="436DF996" w:rsidR="00A046BF" w:rsidRPr="00A046BF" w:rsidRDefault="00A046BF">
      <w:pPr>
        <w:pStyle w:val="CommentText"/>
      </w:pPr>
      <w:r>
        <w:t>Maybe also ask ChatPGT for a few more examples of what relative motion between bones is useful for, research wise and clinically.</w:t>
      </w:r>
    </w:p>
  </w:comment>
  <w:comment w:id="2" w:author="Brisson, Nicholas" w:date="2024-12-11T22:23:00Z" w:initials="BN">
    <w:p w14:paraId="5CFD3209" w14:textId="79229D59" w:rsidR="008E141D" w:rsidRDefault="008E141D">
      <w:pPr>
        <w:pStyle w:val="CommentText"/>
      </w:pPr>
      <w:r>
        <w:rPr>
          <w:rStyle w:val="CommentReference"/>
        </w:rPr>
        <w:annotationRef/>
      </w:r>
      <w:r>
        <w:t>This is a bit odd because, as we discussed, you are not measuring “typical knee movement patterns”, which would usually be “</w:t>
      </w:r>
      <w:r w:rsidR="00A046BF">
        <w:t>knee angles”… I suggest you change “movement patterns” to “bone or osteokinematics or movement”, and then list a few example of knee conditions where altered osteokinematics play a role (preferably conditions of the tibia + femur, not so much the patella since you do not evaluate it)&gt;&gt; ask CHATGPT!</w:t>
      </w:r>
    </w:p>
  </w:comment>
  <w:comment w:id="3" w:author="Brisson, Nicholas" w:date="2024-12-11T22:45:00Z" w:initials="BN">
    <w:p w14:paraId="50419D7F" w14:textId="3D4C8A76" w:rsidR="003547DB" w:rsidRDefault="003547DB">
      <w:pPr>
        <w:pStyle w:val="CommentText"/>
      </w:pPr>
      <w:r>
        <w:rPr>
          <w:rStyle w:val="CommentReference"/>
        </w:rPr>
        <w:annotationRef/>
      </w:r>
      <w:r>
        <w:t xml:space="preserve">While the DFG study is an ACL/OA study, I don’t think that is the best population to focus this paper on. I think you should focus on MSK conditions where osteokinematics plays a role in symptomatic or structural disease development. (for OA to be applicable here, you would need to measure joint angles as is commonly done in biomechanics studies; not the miniscule sup-inf and ant-posterior movements between the centroids of the 2 bones) </w:t>
      </w:r>
    </w:p>
  </w:comment>
  <w:comment w:id="5" w:author="Brisson, Nicholas" w:date="2024-12-11T23:31:00Z" w:initials="BN">
    <w:p w14:paraId="5E1F75E4" w14:textId="77777777" w:rsidR="002E6036" w:rsidRDefault="002E6036">
      <w:pPr>
        <w:pStyle w:val="CommentText"/>
        <w:rPr>
          <w:rFonts w:ascii="Times New Roman" w:hAnsi="Times New Roman" w:cs="Times New Roman"/>
        </w:rPr>
      </w:pPr>
      <w:r>
        <w:rPr>
          <w:rStyle w:val="CommentReference"/>
        </w:rPr>
        <w:annotationRef/>
      </w:r>
      <w:r>
        <w:rPr>
          <w:rFonts w:ascii="Times New Roman" w:hAnsi="Times New Roman" w:cs="Times New Roman"/>
        </w:rPr>
        <w:t>THIS IS THE TEXT FROM YOUR ISMRM ABSTRACT INTRO. WHY NOT ALSO INTEGRATE THIS NOTION/WORDING HERE?:</w:t>
      </w:r>
    </w:p>
    <w:p w14:paraId="4B2DF1BE" w14:textId="77777777" w:rsidR="002E6036" w:rsidRDefault="002E6036">
      <w:pPr>
        <w:pStyle w:val="CommentText"/>
        <w:rPr>
          <w:rFonts w:ascii="Times New Roman" w:hAnsi="Times New Roman" w:cs="Times New Roman"/>
        </w:rPr>
      </w:pPr>
    </w:p>
    <w:p w14:paraId="07B05D1B" w14:textId="3217E2A6" w:rsidR="002E6036" w:rsidRDefault="002E6036">
      <w:pPr>
        <w:pStyle w:val="CommentText"/>
      </w:pPr>
      <w:r>
        <w:rPr>
          <w:rFonts w:ascii="Times New Roman" w:hAnsi="Times New Roman" w:cs="Times New Roman"/>
        </w:rPr>
        <w:t>While d</w:t>
      </w:r>
      <w:r w:rsidRPr="00586CC9">
        <w:rPr>
          <w:rFonts w:ascii="Times New Roman" w:hAnsi="Times New Roman" w:cs="Times New Roman"/>
        </w:rPr>
        <w:t xml:space="preserve">ynamic MRI </w:t>
      </w:r>
      <w:r>
        <w:rPr>
          <w:rFonts w:ascii="Times New Roman" w:hAnsi="Times New Roman" w:cs="Times New Roman"/>
        </w:rPr>
        <w:t xml:space="preserve">is able to </w:t>
      </w:r>
      <w:r w:rsidRPr="00586CC9">
        <w:rPr>
          <w:rFonts w:ascii="Times New Roman" w:hAnsi="Times New Roman" w:cs="Times New Roman"/>
        </w:rPr>
        <w:t>visualize knee motion</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ZOTERO_ITEM CSL_CITATION {"citationID":"o9xtCY28","properties":{"formattedCitation":"\\super 2\\nosupersub{}","plainCitation":"2","noteIndex":0},"citationItems":[{"id":821,"uris":["http://zotero.org/users/5333775/items/QABSBGVR"],"itemData":{"id":821,"type":"article-journal","abstract":"MR-based methods provide low risk, noninvasive assessment of joint kinematics; however, these methods often use static positions or require many identical cycles of movement. The study objective was to compare the 3D kinematic results approximated from a series of sequential static poses of the knee with the 3D kinematic results obtained from continuous dynamic movement of the knee. To accomplish this objective, we compared kinematic data from a validated static MR method to a fast static MR method, and compared kinematic data from both static methods to a newly developed dynamic MR method. Ten normal volunteers were imaged using the three kinematic methods (dynamic, static standard, and static fast). Results showed that the two sets of static results were in agreement, indicating that the sequences (standard and fast) may be used interchangeably. Dynamic kinematic results were significantly different from both static results in eight of 11 kinematic parameters: patellar flexion, patellar tilt, patellar proximal translation, patellar lateral translation, patellar anterior translation, tibial abduction, tibial internal rotation, and tibial anterior translation. Three-dimensional MR kinematics measured from dynamic knee motion are often different from those measured in a static knee at several positions, indicating that dynamic-based kinematics provides information that is not obtainable from static scans. © 2012 Wiley Periodicals, Inc.","container-title":"Magnetic Resonance in Medicine","DOI":"10.1002/mrm.24425","ISSN":"15222594","issue":"6","note":"PMID: 22847783","page":"1634–1644","title":"Do dynamic-based MR knee kinematics methods produce the same results as static methods?","volume":"69","author":[{"family":"D'Entremont","given":"Agnes G."},{"family":"Nordmeyer-Massner","given":"Jurek A."},{"family":"Bos","given":"Clemens"},{"family":"Wilson","given":"David R."},{"family":"Pruessmann","given":"Klaas P."}],"issued":{"date-parts":[["2013"]]}}}],"schema":"https://github.com/citation-style-language/schema/raw/master/csl-citation.json"} </w:instrText>
      </w:r>
      <w:r>
        <w:rPr>
          <w:rFonts w:ascii="Times New Roman" w:hAnsi="Times New Roman" w:cs="Times New Roman"/>
        </w:rPr>
        <w:fldChar w:fldCharType="separate"/>
      </w:r>
      <w:r w:rsidRPr="00586CC9">
        <w:rPr>
          <w:rFonts w:ascii="Times New Roman" w:hAnsi="Times New Roman" w:cs="Times New Roman"/>
          <w:kern w:val="0"/>
          <w:vertAlign w:val="superscript"/>
        </w:rPr>
        <w:t>2</w:t>
      </w:r>
      <w:r>
        <w:rPr>
          <w:rFonts w:ascii="Times New Roman" w:hAnsi="Times New Roman" w:cs="Times New Roman"/>
        </w:rPr>
        <w:fldChar w:fldCharType="end"/>
      </w:r>
      <w:r w:rsidRPr="00586CC9">
        <w:rPr>
          <w:rFonts w:ascii="Times New Roman" w:hAnsi="Times New Roman" w:cs="Times New Roman"/>
        </w:rPr>
        <w:t xml:space="preserve">, </w:t>
      </w:r>
      <w:r>
        <w:rPr>
          <w:rFonts w:ascii="Times New Roman" w:hAnsi="Times New Roman" w:cs="Times New Roman"/>
        </w:rPr>
        <w:t xml:space="preserve">only a few methods exist for the quantifying kinematic parameters from these data, typically using manual segmentation or complex registration methods that rely on high-resolution static reference scans </w:t>
      </w:r>
      <w:r>
        <w:rPr>
          <w:rFonts w:ascii="Times New Roman" w:hAnsi="Times New Roman" w:cs="Times New Roman"/>
        </w:rPr>
        <w:fldChar w:fldCharType="begin"/>
      </w:r>
      <w:r>
        <w:rPr>
          <w:rFonts w:ascii="Times New Roman" w:hAnsi="Times New Roman" w:cs="Times New Roman"/>
        </w:rPr>
        <w:instrText xml:space="preserve"> ADDIN ZOTERO_ITEM CSL_CITATION {"citationID":"w3WZMc5W","properties":{"formattedCitation":"\\super 3\\uc0\\u8211{}5\\nosupersub{}","plainCitation":"3–5","noteIndex":0},"citationItems":[{"id":265,"uris":["http://zotero.org/users/5333775/items/7X42KNUG"],"itemData":{"id":265,"type":"article-journal","container-title":"Magnetic Resonance in Medicine","DOI":"10.1002/mrm.24362","ISSN":"07403194","issue":"5","language":"en","page":"1310-1316","source":"CrossRef","title":"Measurement of tibiofemoral kinematics using highly accelerated 3D radial sampling","volume":"69","author":[{"family":"Kaiser","given":"Jarred"},{"family":"Bradford","given":"Robert"},{"family":"Johnson","given":"Kevin"},{"family":"Wieben","given":"Oliver"},{"family":"Thelen","given":"Darryl G."}],"issued":{"date-parts":[["2013",5]]}}},{"id":2994,"uris":["http://zotero.org/users/5333775/items/TGJYWJX8"],"itemData":{"id":2994,"type":"article-journal","abstract":"In order to advance biomechanical modeling, knee joint implant design and clinical treatment of knee joint pathology, accurate in vivo kinematic data of the combined patellofemoral and tibiofemoral joint during volitional activity are critical. For example, one cause of the increased prevalence of anterior knee pain in the female population is hypothesized to be altered tibiofemoral kinematics, resulting in pathological patellofemoral kinematics. Thus, the objectives of this paper were to test the hypothesis that knee joint kinematics vary based on gender and to explore the correlation between the 3-D kinematics of the patellofemoral and tibiofemoral joints. In order to accomplish these goals, a large (n = 34) normative database of combined six degree of freedom patellofemoral and tibiofemoral kinematics, acquired noninvasively during volitional knee extension-flexion using fast-PC (dynamic) magnetic resonance imaging, was established. In this normative database, few correlations between tibiofemoral and patellofemoral kinematics were found. Specifically, tibial external rotation did not predict lateral patellar tilt, as has been stated in previous studies. In general, significant differences could not be found based on gender. Further investigation into these relationships in the presence of pathology is warranted.","container-title":"IEEE transactions on bio-medical engineering","DOI":"10.1109/TBME.2007.890735","ISSN":"0018-9294","issue":"7","journalAbbreviation":"IEEE Trans Biomed Eng","language":"eng","note":"PMID: 17605365","page":"1333-1341","source":"PubMed","title":"Normative three-dimensional patellofemoral and tibiofemoral kinematics: a dynamic, in vivo study","title-short":"Normative three-dimensional patellofemoral and tibiofemoral kinematics","volume":"54","author":[{"family":"Seisler","given":"Andrea R."},{"family":"Sheehan","given":"Frances T."}],"issued":{"date-parts":[["2007",7]]}}},{"id":2996,"uris":["http://zotero.org/users/5333775/items/VBFSP4GN"],"itemData":{"id":2996,"type":"article-journal","abstract":"The rising cost of musculoskeletal pathology, disease, and injury creates a pressing need for accurate and reliable methods to quantify 3D musculoskeletal motion, fostering a renewed interest in this area over the past few years. To date, cine-phase contrast (PC) MRI remains the only technique capable of non-invasively tracking in vivo 3D musculoskeletal motion during volitional activity, but current scan times are long on the 1.5T MR platform (</w:instrText>
      </w:r>
      <w:r>
        <w:rPr>
          <w:rFonts w:ascii="Cambria Math" w:hAnsi="Cambria Math" w:cs="Cambria Math"/>
        </w:rPr>
        <w:instrText>∼</w:instrText>
      </w:r>
      <w:r>
        <w:rPr>
          <w:rFonts w:ascii="Times New Roman" w:hAnsi="Times New Roman" w:cs="Times New Roman"/>
        </w:rPr>
        <w:instrText xml:space="preserve"> 2.5 min or 75 movement cycles). With the clinical availability of higher field strength magnets (3.0T) that have increased signal-to-noise ratios, it is likely that scan times can be reduced while improving accuracy. Therefore, the purpose of this study is to validate cine-PC MRI on a 3.0T platform, in terms of accuracy, precision, and subject-repeatability, and to determine if scan time could be minimized. On the 3.0T platform it is possible to limit scan time to 2 min, with sub-millimeter accuracy (&lt;0.33 mm/0.97°), excellent technique precision (&lt;0.18°), and strong subject-repeatability (&lt;0.73 mm/1.10°). This represents reduction in imaging time by 25% (42 s), a 50% improvement in accuracy, and a 72% improvement in technique precision over the original 1.5T platform. Scan time can be reduced to 1 min (30 movement cycles), but the improvements in accuracy are not as large.","container-title":"Journal of Biomechanics","DOI":"10.1016/j.jbiomech.2010.08.029","ISSN":"1873-2380","issue":"1","journalAbbreviation":"J Biomech","language":"eng","note":"PMID: 20863502\nPMCID: PMC3236440","page":"193-197","source":"PubMed","title":"Assessing the accuracy and precision of musculoskeletal motion tracking using cine-PC MRI on a 3.0T platform","volume":"44","author":[{"family":"Behnam","given":"Abrahm J."},{"family":"Herzka","given":"Daniel A."},{"family":"Sheehan","given":"Frances T."}],"issued":{"date-parts":[["2011",1,4]]}}}],"schema":"https://github.com/citation-style-language/schema/raw/master/csl-citation.json"} </w:instrText>
      </w:r>
      <w:r>
        <w:rPr>
          <w:rFonts w:ascii="Times New Roman" w:hAnsi="Times New Roman" w:cs="Times New Roman"/>
        </w:rPr>
        <w:fldChar w:fldCharType="separate"/>
      </w:r>
      <w:r w:rsidRPr="00A92D83">
        <w:rPr>
          <w:rFonts w:ascii="Times New Roman" w:hAnsi="Times New Roman" w:cs="Times New Roman"/>
          <w:kern w:val="0"/>
          <w:vertAlign w:val="superscript"/>
        </w:rPr>
        <w:t>3–5</w:t>
      </w:r>
      <w:r>
        <w:rPr>
          <w:rFonts w:ascii="Times New Roman" w:hAnsi="Times New Roman" w:cs="Times New Roman"/>
        </w:rPr>
        <w:fldChar w:fldCharType="end"/>
      </w:r>
      <w:r w:rsidRPr="00586CC9">
        <w:rPr>
          <w:rFonts w:ascii="Times New Roman" w:hAnsi="Times New Roman" w:cs="Times New Roman"/>
        </w:rPr>
        <w:t>..</w:t>
      </w:r>
    </w:p>
  </w:comment>
  <w:comment w:id="6" w:author="Brisson, Nicholas" w:date="2024-12-11T23:04:00Z" w:initials="BN">
    <w:p w14:paraId="3AD02FC6" w14:textId="52F90397" w:rsidR="00B14E98" w:rsidRDefault="00B14E98">
      <w:pPr>
        <w:pStyle w:val="CommentText"/>
      </w:pPr>
      <w:r>
        <w:rPr>
          <w:rStyle w:val="CommentReference"/>
        </w:rPr>
        <w:annotationRef/>
      </w:r>
      <w:r>
        <w:t>This just repeats what you wrote in the previous section / opening lines of the Intro</w:t>
      </w:r>
    </w:p>
  </w:comment>
  <w:comment w:id="7" w:author="Brisson, Nicholas" w:date="2024-12-11T23:06:00Z" w:initials="BN">
    <w:p w14:paraId="03B68546" w14:textId="2D26F0F8" w:rsidR="00263050" w:rsidRDefault="00263050">
      <w:pPr>
        <w:pStyle w:val="CommentText"/>
      </w:pPr>
      <w:r>
        <w:rPr>
          <w:rStyle w:val="CommentReference"/>
        </w:rPr>
        <w:annotationRef/>
      </w:r>
      <w:r>
        <w:t>I think you need to exp</w:t>
      </w:r>
      <w:r w:rsidR="0015295B">
        <w:t>a</w:t>
      </w:r>
      <w:r>
        <w:t xml:space="preserve">nd on this thought to say WHY they register to lower res </w:t>
      </w:r>
      <w:r>
        <w:t>2D frames.</w:t>
      </w:r>
    </w:p>
  </w:comment>
  <w:comment w:id="9" w:author="Brisson, Nicholas" w:date="2024-12-11T23:09:00Z" w:initials="BN">
    <w:p w14:paraId="02BD835D" w14:textId="0EF921C4" w:rsidR="00475E9A" w:rsidRDefault="00475E9A">
      <w:pPr>
        <w:pStyle w:val="CommentText"/>
      </w:pPr>
      <w:r>
        <w:rPr>
          <w:rStyle w:val="CommentReference"/>
        </w:rPr>
        <w:annotationRef/>
      </w:r>
      <w:r>
        <w:t xml:space="preserve">I think this needs a bit more detail for clarity. I don’t fully understand what it means/how it works. </w:t>
      </w:r>
    </w:p>
  </w:comment>
  <w:comment w:id="10" w:author="Brisson, Nicholas" w:date="2024-12-11T23:32:00Z" w:initials="BN">
    <w:p w14:paraId="1531495E" w14:textId="4DF077C5" w:rsidR="00A11C9B" w:rsidRPr="00A11C9B" w:rsidRDefault="00A11C9B" w:rsidP="00A11C9B">
      <w:pPr>
        <w:pStyle w:val="CommentText"/>
        <w:rPr>
          <w:rFonts w:ascii="Times New Roman" w:hAnsi="Times New Roman" w:cs="Times New Roman"/>
        </w:rPr>
      </w:pPr>
      <w:r>
        <w:rPr>
          <w:rStyle w:val="CommentReference"/>
        </w:rPr>
        <w:annotationRef/>
      </w:r>
      <w:r w:rsidRPr="00A11C9B">
        <w:rPr>
          <w:rFonts w:ascii="Times New Roman" w:hAnsi="Times New Roman" w:cs="Times New Roman"/>
        </w:rPr>
        <w:t>This is your intro from the ISMRM abstract – we already improved and revised the wording there. Please use the relevant parts of this revised wording instead, where applicable.</w:t>
      </w:r>
    </w:p>
    <w:p w14:paraId="6F74B1F2" w14:textId="77777777" w:rsidR="00A11C9B" w:rsidRPr="00A11C9B" w:rsidRDefault="00A11C9B" w:rsidP="00A11C9B">
      <w:pPr>
        <w:pStyle w:val="CommentText"/>
        <w:rPr>
          <w:rFonts w:ascii="Times New Roman" w:hAnsi="Times New Roman" w:cs="Times New Roman"/>
        </w:rPr>
      </w:pPr>
    </w:p>
    <w:p w14:paraId="7FFFAFD2" w14:textId="77777777" w:rsidR="00A11C9B" w:rsidRPr="00A11C9B" w:rsidRDefault="00A11C9B" w:rsidP="00A11C9B">
      <w:pPr>
        <w:pStyle w:val="CommentText"/>
        <w:rPr>
          <w:rFonts w:ascii="Times New Roman" w:hAnsi="Times New Roman" w:cs="Times New Roman"/>
        </w:rPr>
      </w:pPr>
    </w:p>
    <w:p w14:paraId="79C5808F" w14:textId="6ADB740B" w:rsidR="00A11C9B" w:rsidRPr="00A11C9B" w:rsidRDefault="00A11C9B" w:rsidP="00A11C9B">
      <w:pPr>
        <w:pStyle w:val="CommentText"/>
        <w:rPr>
          <w:i/>
        </w:rPr>
      </w:pPr>
      <w:r w:rsidRPr="00A11C9B">
        <w:rPr>
          <w:rFonts w:ascii="Times New Roman" w:hAnsi="Times New Roman" w:cs="Times New Roman"/>
          <w:i/>
        </w:rPr>
        <w:t xml:space="preserve">Here, we present a semi-automated pipeline to track tibiofemoral motion and to extract kinematic parameters directly from sagittal plane CINE MRI images. Our method combines Canny edge </w:t>
      </w:r>
      <w:r w:rsidRPr="00A11C9B">
        <w:rPr>
          <w:rFonts w:ascii="Times New Roman" w:hAnsi="Times New Roman" w:cs="Times New Roman"/>
          <w:i/>
        </w:rPr>
        <w:t>detection</w:t>
      </w:r>
      <w:r w:rsidRPr="00A11C9B">
        <w:rPr>
          <w:rFonts w:ascii="Times New Roman" w:hAnsi="Times New Roman" w:cs="Times New Roman"/>
          <w:i/>
        </w:rPr>
        <w:fldChar w:fldCharType="begin"/>
      </w:r>
      <w:r w:rsidRPr="00A11C9B">
        <w:rPr>
          <w:rFonts w:ascii="Times New Roman" w:hAnsi="Times New Roman" w:cs="Times New Roman"/>
          <w:i/>
        </w:rPr>
        <w:instrText xml:space="preserve"> ADDIN ZOTERO_ITEM CSL_CITATION {"citationID":"saHE53QX","properties":{"formattedCitation":"\\super 6\\nosupersub{}","plainCitation":"6","noteIndex":0},"citationItems":[{"id":3002,"uris":["http://zotero.org/users/5333775/items/VBW98RNS"],"itemData":{"id":3002,"type":"article-journal","container-title":"IEEE Transactions on Pattern Analysis and Machine Intelligence","DOI":"10.1109/TPAMI.1986.4767851","ISSN":"0162-8828","issue":"6","journalAbbreviation":"IEEE Trans. Pattern Anal. Mach. Intell.","license":"https://ieeexplore.ieee.org/Xplorehelp/downloads/license-information/IEEE.html","page":"679-698","source":"DOI.org (Crossref)","title":"A Computational Approach to Edge Detection","volume":"PAMI-8","author":[{"family":"Canny","given":"John"}],"issued":{"date-parts":[["1986",11]]}}}],"schema":"https://github.com/citation-style-language/schema/raw/master/csl-citation.json"} </w:instrText>
      </w:r>
      <w:r w:rsidRPr="00A11C9B">
        <w:rPr>
          <w:rFonts w:ascii="Times New Roman" w:hAnsi="Times New Roman" w:cs="Times New Roman"/>
          <w:i/>
        </w:rPr>
        <w:fldChar w:fldCharType="separate"/>
      </w:r>
      <w:r w:rsidRPr="00A11C9B">
        <w:rPr>
          <w:rFonts w:ascii="Times New Roman" w:hAnsi="Times New Roman" w:cs="Times New Roman"/>
          <w:i/>
          <w:kern w:val="0"/>
          <w:vertAlign w:val="superscript"/>
        </w:rPr>
        <w:t>6</w:t>
      </w:r>
      <w:r w:rsidRPr="00A11C9B">
        <w:rPr>
          <w:rFonts w:ascii="Times New Roman" w:hAnsi="Times New Roman" w:cs="Times New Roman"/>
          <w:i/>
        </w:rPr>
        <w:fldChar w:fldCharType="end"/>
      </w:r>
      <w:r w:rsidRPr="00A11C9B">
        <w:rPr>
          <w:rFonts w:ascii="Times New Roman" w:hAnsi="Times New Roman" w:cs="Times New Roman"/>
          <w:i/>
        </w:rPr>
        <w:t xml:space="preserve"> and connected-component labeling</w:t>
      </w:r>
      <w:r w:rsidRPr="00A11C9B">
        <w:rPr>
          <w:rFonts w:ascii="Times New Roman" w:hAnsi="Times New Roman" w:cs="Times New Roman"/>
          <w:i/>
        </w:rPr>
        <w:fldChar w:fldCharType="begin"/>
      </w:r>
      <w:r w:rsidRPr="00A11C9B">
        <w:rPr>
          <w:rFonts w:ascii="Times New Roman" w:hAnsi="Times New Roman" w:cs="Times New Roman"/>
          <w:i/>
        </w:rPr>
        <w:instrText xml:space="preserve"> ADDIN ZOTERO_ITEM CSL_CITATION {"citationID":"VTKSD1E8","properties":{"formattedCitation":"\\super 7\\nosupersub{}","plainCitation":"7","noteIndex":0},"citationItems":[{"id":3003,"uris":["http://zotero.org/users/5333775/items/R4FGYPB9"],"itemData":{"id":3003,"type":"article-journal","abstract":"An improved and general approach to connected-component labeling of images is presented. The algorithm presented in this paper processes images in\n              predetermined order\n              , which means that the processing order depends only on the image representation scheme and not on specific properties of the image. The algorithm handles a wide variety of image representation schemes (rasters, run lengths, quadrees, bintrees, etc.). How to adapt the standard UNION-FIND algorithm to permit reuse of temporary labels is shown. This is done using a technique called\n              age balancing\n              , in which, when two labels are merged, the older label becomes the father of the younger label. This technique can be made to coexist with the more conventional rule of\n              weight \n   balancing\n              , in which the label with more descendants becomes the father of the label with fewer descendants. Various image scanning orders are examined and classified. It is also shown that when the algorithm is specialized to a pixel array scanned in raster order, the total processing time is linear in the number of pixels. The linear-time processing time follows from a special property of the UNION-FIND algorithm, which may be of independent interest. This property states that under certain restrictions on the input, UNION-FIND runs in time linear in the number of FIND and UNION operations. Under these restrictions, linear-time performance can be achieved without resorting to the more complicated  Gabow-Tarjan algorithm for disjoint set union.","container-title":"Journal of the ACM","DOI":"10.1145/128749.128750","ISSN":"0004-5411, 1557-735X","issue":"2","journalAbbreviation":"J. ACM","language":"en","page":"253-280","source":"DOI.org (Crossref)","title":"A general approach to connected-component labeling for arbitrary image representations","volume":"39","author":[{"family":"Dillencourt","given":"Michael B."},{"family":"Samet","given":"Hanan"},{"family":"Tamminen","given":"Markku"}],"issued":{"date-parts":[["1992",4]]}}}],"schema":"https://github.com/citation-style-language/schema/raw/master/csl-citation.json"} </w:instrText>
      </w:r>
      <w:r w:rsidRPr="00A11C9B">
        <w:rPr>
          <w:rFonts w:ascii="Times New Roman" w:hAnsi="Times New Roman" w:cs="Times New Roman"/>
          <w:i/>
        </w:rPr>
        <w:fldChar w:fldCharType="separate"/>
      </w:r>
      <w:r w:rsidRPr="00A11C9B">
        <w:rPr>
          <w:rFonts w:ascii="Times New Roman" w:hAnsi="Times New Roman" w:cs="Times New Roman"/>
          <w:i/>
          <w:kern w:val="0"/>
          <w:vertAlign w:val="superscript"/>
        </w:rPr>
        <w:t>7</w:t>
      </w:r>
      <w:r w:rsidRPr="00A11C9B">
        <w:rPr>
          <w:rFonts w:ascii="Times New Roman" w:hAnsi="Times New Roman" w:cs="Times New Roman"/>
          <w:i/>
        </w:rPr>
        <w:fldChar w:fldCharType="end"/>
      </w:r>
      <w:r w:rsidRPr="00A11C9B">
        <w:rPr>
          <w:rFonts w:ascii="Times New Roman" w:hAnsi="Times New Roman" w:cs="Times New Roman"/>
          <w:i/>
        </w:rPr>
        <w:t xml:space="preserve"> to track tibiofemoral kinematics across frames, enabling quantification of the flexion-extension range of motion, anterior-posterior displacement and superior-inferior displacement. We also compare the results between the semi-automated and manual segmentations. Our developed approach represents an efficient tool for analyzing tibiofemoral motion from dynamic MRI data, with potential application in both research and clinical settings.</w:t>
      </w:r>
    </w:p>
    <w:p w14:paraId="1CBE2869" w14:textId="4620F78C" w:rsidR="00A11C9B" w:rsidRDefault="00A11C9B">
      <w:pPr>
        <w:pStyle w:val="CommentText"/>
      </w:pPr>
    </w:p>
  </w:comment>
  <w:comment w:id="11" w:author="Brisson, Nicholas" w:date="2024-12-11T23:20:00Z" w:initials="BN">
    <w:p w14:paraId="1996C645" w14:textId="77777777" w:rsidR="000E13DC" w:rsidRDefault="000E13DC">
      <w:pPr>
        <w:pStyle w:val="CommentText"/>
      </w:pPr>
      <w:r>
        <w:rPr>
          <w:rStyle w:val="CommentReference"/>
        </w:rPr>
        <w:annotationRef/>
      </w:r>
      <w:r>
        <w:t>You lost me here. There 3 completely different points mentioned here, which are not necessarily all objectives, and are very unclear:</w:t>
      </w:r>
    </w:p>
    <w:p w14:paraId="6D198361" w14:textId="5FB40E55" w:rsidR="000E13DC" w:rsidRDefault="000E13DC">
      <w:pPr>
        <w:pStyle w:val="CommentText"/>
      </w:pPr>
      <w:r>
        <w:t xml:space="preserve"> </w:t>
      </w:r>
    </w:p>
    <w:p w14:paraId="6BB4227C" w14:textId="4841146A" w:rsidR="000E13DC" w:rsidRDefault="000E13DC" w:rsidP="000E13DC">
      <w:pPr>
        <w:pStyle w:val="CommentText"/>
        <w:numPr>
          <w:ilvl w:val="0"/>
          <w:numId w:val="4"/>
        </w:numPr>
      </w:pPr>
      <w:r>
        <w:t>Develop a tracking algorithm method</w:t>
      </w:r>
    </w:p>
    <w:p w14:paraId="03B90E10" w14:textId="77777777" w:rsidR="000E13DC" w:rsidRDefault="000E13DC" w:rsidP="000E13DC">
      <w:pPr>
        <w:pStyle w:val="CommentText"/>
      </w:pPr>
    </w:p>
    <w:p w14:paraId="4DC422CB" w14:textId="09CBCD16" w:rsidR="000E13DC" w:rsidRDefault="000E13DC" w:rsidP="000E13DC">
      <w:pPr>
        <w:pStyle w:val="CommentText"/>
        <w:numPr>
          <w:ilvl w:val="0"/>
          <w:numId w:val="4"/>
        </w:numPr>
      </w:pPr>
      <w:r>
        <w:t>“…that can extract reliable motion data” (the tracking algorithm itself is NOT used “to extract parameters”…) Instead, I think you mean you want to reliability track the bone across frame, so that then we can extract parameters…</w:t>
      </w:r>
    </w:p>
    <w:p w14:paraId="2B1439BF" w14:textId="77777777" w:rsidR="000E13DC" w:rsidRDefault="000E13DC" w:rsidP="000E13DC">
      <w:pPr>
        <w:pStyle w:val="CommentText"/>
      </w:pPr>
    </w:p>
    <w:p w14:paraId="12C12A68" w14:textId="646A981A" w:rsidR="000E13DC" w:rsidRDefault="000E13DC" w:rsidP="000E13DC">
      <w:pPr>
        <w:pStyle w:val="CommentText"/>
        <w:numPr>
          <w:ilvl w:val="0"/>
          <w:numId w:val="4"/>
        </w:numPr>
      </w:pPr>
      <w:r>
        <w:t>“…directly from dynamic MRI sequences” (this wording does not make sense to me!? The MRI data does NOT come from the “sequences” themselves…)</w:t>
      </w:r>
    </w:p>
  </w:comment>
  <w:comment w:id="12" w:author="Brisson, Nicholas" w:date="2024-12-11T23:16:00Z" w:initials="BN">
    <w:p w14:paraId="4F7747B4" w14:textId="185D54F3" w:rsidR="001E4C45" w:rsidRDefault="001E4C45">
      <w:pPr>
        <w:pStyle w:val="CommentText"/>
      </w:pPr>
      <w:r>
        <w:rPr>
          <w:rStyle w:val="CommentReference"/>
        </w:rPr>
        <w:annotationRef/>
      </w:r>
      <w:r>
        <w:t>demonstrating improved measurement precision and reduced processing time compared to manual approaches.</w:t>
      </w:r>
    </w:p>
  </w:comment>
  <w:comment w:id="13" w:author="Brisson, Nicholas" w:date="2024-12-11T23:26:00Z" w:initials="BN">
    <w:p w14:paraId="659A35E5" w14:textId="77777777" w:rsidR="000E13DC" w:rsidRDefault="000E13DC">
      <w:pPr>
        <w:pStyle w:val="CommentText"/>
      </w:pPr>
      <w:r>
        <w:rPr>
          <w:rStyle w:val="CommentReference"/>
        </w:rPr>
        <w:annotationRef/>
      </w:r>
      <w:r>
        <w:t xml:space="preserve">This is unclear. Centroids of WHAT? you haven’t explained this method previously, so you can’t just refer to centroids here, out of nowhere. </w:t>
      </w:r>
    </w:p>
    <w:p w14:paraId="291A1A4D" w14:textId="77777777" w:rsidR="000E13DC" w:rsidRDefault="000E13DC">
      <w:pPr>
        <w:pStyle w:val="CommentText"/>
      </w:pPr>
    </w:p>
    <w:p w14:paraId="0D7294D4" w14:textId="79477EB5" w:rsidR="000E13DC" w:rsidRDefault="000E13DC">
      <w:pPr>
        <w:pStyle w:val="CommentText"/>
      </w:pPr>
      <w:r>
        <w:t>Also, I think the “centroid” aspect should only first be mentioned in the Methods. In the Intro, this could be kept more general by just referring to the “distal femur” and “proximal tibia”</w:t>
      </w:r>
    </w:p>
  </w:comment>
  <w:comment w:id="14" w:author="Brisson, Nicholas" w:date="2024-12-11T23:29:00Z" w:initials="BN">
    <w:p w14:paraId="7C945804" w14:textId="3C115A03" w:rsidR="007C490C" w:rsidRDefault="007C490C">
      <w:pPr>
        <w:pStyle w:val="CommentText"/>
      </w:pPr>
      <w:r>
        <w:rPr>
          <w:rStyle w:val="CommentReference"/>
        </w:rPr>
        <w:annotationRef/>
      </w:r>
      <w:r>
        <w:t>This is a result/conclusion. It does not go in your Intro section…</w:t>
      </w:r>
    </w:p>
  </w:comment>
  <w:comment w:id="15" w:author="Brisson, Nicholas" w:date="2024-10-02T15:36:00Z" w:initials="BN">
    <w:p w14:paraId="3C5E43C8" w14:textId="0C70BA83" w:rsidR="004244E9" w:rsidRDefault="004244E9">
      <w:pPr>
        <w:pStyle w:val="CommentText"/>
      </w:pPr>
      <w:r>
        <w:rPr>
          <w:rStyle w:val="CommentReference"/>
        </w:rPr>
        <w:annotationRef/>
      </w:r>
      <w:r>
        <w:t>Out of curiosity – why did you use 2 degree windows, and not 1 or 0.5°?</w:t>
      </w:r>
    </w:p>
  </w:comment>
  <w:comment w:id="16" w:author="Aayush Nepal" w:date="2024-10-05T16:28:00Z" w:initials="AN">
    <w:p w14:paraId="097CC7D3" w14:textId="77777777" w:rsidR="00DF1163" w:rsidRDefault="00DF1163" w:rsidP="00DF1163">
      <w:pPr>
        <w:pStyle w:val="CommentText"/>
      </w:pPr>
      <w:r>
        <w:rPr>
          <w:rStyle w:val="CommentReference"/>
        </w:rPr>
        <w:annotationRef/>
      </w:r>
      <w:r>
        <w:t xml:space="preserve">Less than 2 would result in too many frames so just took longer to </w:t>
      </w:r>
      <w:r>
        <w:t xml:space="preserve">recontsruct, load and handle the data. Larger than 2 would not give enough number of frames for analysis. </w:t>
      </w:r>
    </w:p>
  </w:comment>
  <w:comment w:id="17" w:author="Brisson, Nicholas" w:date="2024-10-02T15:36:00Z" w:initials="BN">
    <w:p w14:paraId="4662FA81" w14:textId="1D67A8E5" w:rsidR="004244E9" w:rsidRDefault="004244E9">
      <w:pPr>
        <w:pStyle w:val="CommentText"/>
      </w:pPr>
      <w:r>
        <w:rPr>
          <w:rStyle w:val="CommentReference"/>
        </w:rPr>
        <w:annotationRef/>
      </w:r>
      <w:r>
        <w:t xml:space="preserve">Also just out of </w:t>
      </w:r>
      <w:r>
        <w:t>curiousity – I assume there are less data points samples at the extremities of the ROM because the subject might not always reach the end points on each movement cycle – So, how do you decide what the minimum and maximum angles are when reconstructing the data??</w:t>
      </w:r>
    </w:p>
  </w:comment>
  <w:comment w:id="18" w:author="Aayush Nepal [2]" w:date="2024-10-07T08:29:00Z" w:initials="AN">
    <w:p w14:paraId="5F77F622" w14:textId="77777777" w:rsidR="00F06488" w:rsidRDefault="00160333" w:rsidP="00F06488">
      <w:pPr>
        <w:pStyle w:val="CommentText"/>
      </w:pPr>
      <w:r>
        <w:rPr>
          <w:rStyle w:val="CommentReference"/>
        </w:rPr>
        <w:annotationRef/>
      </w:r>
      <w:r w:rsidR="00F06488">
        <w:t xml:space="preserve">That is true. In general, there were less data points at full extension, but not at max flexion. So, after reconstruction, such a frame was discarded. We did not predetermine the range of motion to reconstruct, but rather discard a frame with less data (number of spokes) after reconstruction. The algorithm determines it automatically by using the minimum and maximum value of the angles given by the rotary encoder. </w:t>
      </w:r>
    </w:p>
  </w:comment>
  <w:comment w:id="19" w:author="Brisson, Nicholas" w:date="2024-10-02T16:05:00Z" w:initials="BN">
    <w:p w14:paraId="183A79BB" w14:textId="470AEBFF" w:rsidR="00F704F5" w:rsidRDefault="00F704F5">
      <w:pPr>
        <w:pStyle w:val="CommentText"/>
      </w:pPr>
      <w:r>
        <w:rPr>
          <w:rStyle w:val="CommentReference"/>
        </w:rPr>
        <w:annotationRef/>
      </w:r>
      <w:r>
        <w:t>Is there a reason you are mentioning that they were optimized only “once”? if not, suggest removing this word.</w:t>
      </w:r>
    </w:p>
  </w:comment>
  <w:comment w:id="20" w:author="Aayush Nepal [2]" w:date="2024-10-07T09:03:00Z" w:initials="AN">
    <w:p w14:paraId="2615171A" w14:textId="77777777" w:rsidR="00601B08" w:rsidRDefault="00601B08" w:rsidP="00601B08">
      <w:pPr>
        <w:pStyle w:val="CommentText"/>
      </w:pPr>
      <w:r>
        <w:rPr>
          <w:rStyle w:val="CommentReference"/>
        </w:rPr>
        <w:annotationRef/>
      </w:r>
      <w:r>
        <w:t xml:space="preserve">Yes, to emphasize the “automatic” nature of the algorithm with minimal manual intervention. </w:t>
      </w:r>
    </w:p>
  </w:comment>
  <w:comment w:id="21" w:author="Brisson, Nicholas" w:date="2024-10-02T16:07:00Z" w:initials="BN">
    <w:p w14:paraId="600F66CF" w14:textId="1F50E710" w:rsidR="00F704F5" w:rsidRDefault="00F704F5">
      <w:pPr>
        <w:pStyle w:val="CommentText"/>
      </w:pPr>
      <w:r>
        <w:rPr>
          <w:rStyle w:val="CommentReference"/>
        </w:rPr>
        <w:annotationRef/>
      </w:r>
      <w:r>
        <w:t>Why this range of points? Why isn’t it a fixed number? (again, just for my personal understanding)</w:t>
      </w:r>
    </w:p>
  </w:comment>
  <w:comment w:id="22" w:author="Aayush Nepal [2]" w:date="2024-10-07T09:10:00Z" w:initials="AN">
    <w:p w14:paraId="7D3863B6" w14:textId="77777777" w:rsidR="0049331D" w:rsidRDefault="00601B08" w:rsidP="0049331D">
      <w:pPr>
        <w:pStyle w:val="CommentText"/>
      </w:pPr>
      <w:r>
        <w:rPr>
          <w:rStyle w:val="CommentReference"/>
        </w:rPr>
        <w:annotationRef/>
      </w:r>
      <w:r w:rsidR="0049331D">
        <w:t xml:space="preserve">This was in the interest of code execution time. Fewer than 50 points did not work well as it could not follow the bone contours properly and more than 80 did not improve the results. I changed it to just 80 in the text.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70964831" w15:done="0"/>
  <w15:commentEx w15:paraId="696B840D" w15:done="0"/>
  <w15:commentEx w15:paraId="5CFD3209" w15:done="0"/>
  <w15:commentEx w15:paraId="50419D7F" w15:done="0"/>
  <w15:commentEx w15:paraId="07B05D1B" w15:done="0"/>
  <w15:commentEx w15:paraId="3AD02FC6" w15:done="0"/>
  <w15:commentEx w15:paraId="03B68546" w15:done="0"/>
  <w15:commentEx w15:paraId="02BD835D" w15:done="0"/>
  <w15:commentEx w15:paraId="1CBE2869" w15:done="0"/>
  <w15:commentEx w15:paraId="12C12A68" w15:done="0"/>
  <w15:commentEx w15:paraId="4F7747B4" w15:done="0"/>
  <w15:commentEx w15:paraId="0D7294D4" w15:done="0"/>
  <w15:commentEx w15:paraId="7C945804" w15:done="0"/>
  <w15:commentEx w15:paraId="3C5E43C8" w15:done="0"/>
  <w15:commentEx w15:paraId="097CC7D3" w15:paraIdParent="3C5E43C8" w15:done="0"/>
  <w15:commentEx w15:paraId="4662FA81" w15:done="0"/>
  <w15:commentEx w15:paraId="5F77F622" w15:paraIdParent="4662FA81" w15:done="0"/>
  <w15:commentEx w15:paraId="183A79BB" w15:done="0"/>
  <w15:commentEx w15:paraId="2615171A" w15:paraIdParent="183A79BB" w15:done="0"/>
  <w15:commentEx w15:paraId="600F66CF" w15:done="0"/>
  <w15:commentEx w15:paraId="7D3863B6" w15:paraIdParent="600F66C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07C5CC52" w16cex:dateUtc="2024-10-05T14:28:00Z"/>
  <w16cex:commentExtensible w16cex:durableId="1EDE98C5" w16cex:dateUtc="2024-10-07T06:29:00Z"/>
  <w16cex:commentExtensible w16cex:durableId="0F94EE6B" w16cex:dateUtc="2024-10-07T07:03:00Z"/>
  <w16cex:commentExtensible w16cex:durableId="46546AD4" w16cex:dateUtc="2024-10-07T07:1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70964831" w16cid:durableId="2B04982A"/>
  <w16cid:commentId w16cid:paraId="696B840D" w16cid:durableId="2B0490A8"/>
  <w16cid:commentId w16cid:paraId="5CFD3209" w16cid:durableId="2B048F74"/>
  <w16cid:commentId w16cid:paraId="50419D7F" w16cid:durableId="2B04948B"/>
  <w16cid:commentId w16cid:paraId="07B05D1B" w16cid:durableId="2B049F3A"/>
  <w16cid:commentId w16cid:paraId="3AD02FC6" w16cid:durableId="2B0498EF"/>
  <w16cid:commentId w16cid:paraId="03B68546" w16cid:durableId="2B049990"/>
  <w16cid:commentId w16cid:paraId="02BD835D" w16cid:durableId="2B049A22"/>
  <w16cid:commentId w16cid:paraId="1CBE2869" w16cid:durableId="2B049F86"/>
  <w16cid:commentId w16cid:paraId="12C12A68" w16cid:durableId="2B049CD8"/>
  <w16cid:commentId w16cid:paraId="4F7747B4" w16cid:durableId="2B049BDA"/>
  <w16cid:commentId w16cid:paraId="0D7294D4" w16cid:durableId="2B049E09"/>
  <w16cid:commentId w16cid:paraId="7C945804" w16cid:durableId="2B049EE8"/>
  <w16cid:commentId w16cid:paraId="3C5E43C8" w16cid:durableId="2AA7E6E9"/>
  <w16cid:commentId w16cid:paraId="097CC7D3" w16cid:durableId="07C5CC52"/>
  <w16cid:commentId w16cid:paraId="4662FA81" w16cid:durableId="2AA7E711"/>
  <w16cid:commentId w16cid:paraId="5F77F622" w16cid:durableId="1EDE98C5"/>
  <w16cid:commentId w16cid:paraId="183A79BB" w16cid:durableId="2AA7EDC1"/>
  <w16cid:commentId w16cid:paraId="2615171A" w16cid:durableId="0F94EE6B"/>
  <w16cid:commentId w16cid:paraId="600F66CF" w16cid:durableId="2AA7EE2F"/>
  <w16cid:commentId w16cid:paraId="7D3863B6" w16cid:durableId="46546AD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2D75936" w14:textId="77777777" w:rsidR="00977C89" w:rsidRDefault="00977C89" w:rsidP="00FC327B">
      <w:pPr>
        <w:spacing w:after="0" w:line="240" w:lineRule="auto"/>
      </w:pPr>
      <w:r>
        <w:separator/>
      </w:r>
    </w:p>
  </w:endnote>
  <w:endnote w:type="continuationSeparator" w:id="0">
    <w:p w14:paraId="6CFC0028" w14:textId="77777777" w:rsidR="00977C89" w:rsidRDefault="00977C89" w:rsidP="00FC327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Verdana">
    <w:panose1 w:val="020B0604030504040204"/>
    <w:charset w:val="00"/>
    <w:family w:val="swiss"/>
    <w:pitch w:val="variable"/>
    <w:sig w:usb0="A00006FF" w:usb1="4000205B" w:usb2="00000010"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Yu Gothic Light">
    <w:altName w:val="游ゴシック Light"/>
    <w:panose1 w:val="020B0300000000000000"/>
    <w:charset w:val="80"/>
    <w:family w:val="swiss"/>
    <w:pitch w:val="variable"/>
    <w:sig w:usb0="E00002FF" w:usb1="2AC7FDFF" w:usb2="00000016" w:usb3="00000000" w:csb0="0002009F" w:csb1="00000000"/>
  </w:font>
  <w:font w:name="Segoe UI">
    <w:panose1 w:val="020B0502040204020203"/>
    <w:charset w:val="00"/>
    <w:family w:val="swiss"/>
    <w:pitch w:val="variable"/>
    <w:sig w:usb0="E4002EFF" w:usb1="C000E47F" w:usb2="00000009" w:usb3="00000000" w:csb0="000001FF" w:csb1="00000000"/>
  </w:font>
  <w:font w:name="Segoe UI Emoji">
    <w:panose1 w:val="020B0502040204020203"/>
    <w:charset w:val="00"/>
    <w:family w:val="swiss"/>
    <w:pitch w:val="variable"/>
    <w:sig w:usb0="00000003" w:usb1="02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Yu Gothic">
    <w:altName w:val="游ゴシック"/>
    <w:panose1 w:val="020B0400000000000000"/>
    <w:charset w:val="80"/>
    <w:family w:val="swiss"/>
    <w:pitch w:val="variable"/>
    <w:sig w:usb0="E00002FF" w:usb1="2AC7FDFF" w:usb2="00000016"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3EE8FBD" w14:textId="77777777" w:rsidR="00977C89" w:rsidRDefault="00977C89" w:rsidP="00FC327B">
      <w:pPr>
        <w:spacing w:after="0" w:line="240" w:lineRule="auto"/>
      </w:pPr>
      <w:r>
        <w:separator/>
      </w:r>
    </w:p>
  </w:footnote>
  <w:footnote w:type="continuationSeparator" w:id="0">
    <w:p w14:paraId="61D0C5DF" w14:textId="77777777" w:rsidR="00977C89" w:rsidRDefault="00977C89" w:rsidP="00FC327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3D487B"/>
    <w:multiLevelType w:val="hybridMultilevel"/>
    <w:tmpl w:val="5AE6C778"/>
    <w:lvl w:ilvl="0" w:tplc="10090011">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 w15:restartNumberingAfterBreak="0">
    <w:nsid w:val="32193396"/>
    <w:multiLevelType w:val="hybridMultilevel"/>
    <w:tmpl w:val="A170F25A"/>
    <w:lvl w:ilvl="0" w:tplc="B5423340">
      <w:start w:val="4"/>
      <w:numFmt w:val="bullet"/>
      <w:lvlText w:val="-"/>
      <w:lvlJc w:val="left"/>
      <w:pPr>
        <w:ind w:left="720" w:hanging="360"/>
      </w:pPr>
      <w:rPr>
        <w:rFonts w:ascii="Verdana" w:eastAsia="Verdana" w:hAnsi="Verdana" w:cs="Verdana"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2" w15:restartNumberingAfterBreak="0">
    <w:nsid w:val="541A3860"/>
    <w:multiLevelType w:val="hybridMultilevel"/>
    <w:tmpl w:val="C262C692"/>
    <w:lvl w:ilvl="0" w:tplc="66D8D324">
      <w:start w:val="1"/>
      <w:numFmt w:val="bullet"/>
      <w:lvlText w:val="-"/>
      <w:lvlJc w:val="left"/>
      <w:pPr>
        <w:ind w:left="720" w:hanging="360"/>
      </w:pPr>
      <w:rPr>
        <w:rFonts w:ascii="Aptos" w:eastAsiaTheme="minorHAnsi" w:hAnsi="Aptos" w:cstheme="minorBidi" w:hint="default"/>
      </w:rPr>
    </w:lvl>
    <w:lvl w:ilvl="1" w:tplc="10090003">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 w15:restartNumberingAfterBreak="0">
    <w:nsid w:val="754350F8"/>
    <w:multiLevelType w:val="multilevel"/>
    <w:tmpl w:val="EF9A797C"/>
    <w:lvl w:ilvl="0">
      <w:start w:val="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325593978">
    <w:abstractNumId w:val="1"/>
  </w:num>
  <w:num w:numId="2" w16cid:durableId="381370274">
    <w:abstractNumId w:val="3"/>
  </w:num>
  <w:num w:numId="3" w16cid:durableId="85998153">
    <w:abstractNumId w:val="2"/>
  </w:num>
  <w:num w:numId="4" w16cid:durableId="979305717">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Brisson, Nicholas">
    <w15:presenceInfo w15:providerId="AD" w15:userId="S-1-5-21-1057563376-1269908281-367356602-386962"/>
  </w15:person>
  <w15:person w15:author="Aayush Nepal">
    <w15:presenceInfo w15:providerId="Windows Live" w15:userId="cb7c85ceeff3366e"/>
  </w15:person>
  <w15:person w15:author="Aayush Nepal [2]">
    <w15:presenceInfo w15:providerId="AD" w15:userId="S::aayush.nepal@uni-jena.de::e60700ce-b41c-4b49-8f27-7b8aa622a71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A14BA"/>
    <w:rsid w:val="0000375E"/>
    <w:rsid w:val="00003DAF"/>
    <w:rsid w:val="0000492D"/>
    <w:rsid w:val="00005D93"/>
    <w:rsid w:val="00010E23"/>
    <w:rsid w:val="00011C16"/>
    <w:rsid w:val="00020062"/>
    <w:rsid w:val="000201CE"/>
    <w:rsid w:val="000220B4"/>
    <w:rsid w:val="00022C3F"/>
    <w:rsid w:val="0004026E"/>
    <w:rsid w:val="000423D6"/>
    <w:rsid w:val="00047090"/>
    <w:rsid w:val="00060FB2"/>
    <w:rsid w:val="0006338B"/>
    <w:rsid w:val="00065D63"/>
    <w:rsid w:val="00073536"/>
    <w:rsid w:val="000736F2"/>
    <w:rsid w:val="000742DB"/>
    <w:rsid w:val="00076C10"/>
    <w:rsid w:val="00080E55"/>
    <w:rsid w:val="00080F67"/>
    <w:rsid w:val="00081067"/>
    <w:rsid w:val="000860AD"/>
    <w:rsid w:val="000902E5"/>
    <w:rsid w:val="000923F3"/>
    <w:rsid w:val="000935D5"/>
    <w:rsid w:val="000952CD"/>
    <w:rsid w:val="00095507"/>
    <w:rsid w:val="000A04A8"/>
    <w:rsid w:val="000A1522"/>
    <w:rsid w:val="000B180A"/>
    <w:rsid w:val="000C6642"/>
    <w:rsid w:val="000D5911"/>
    <w:rsid w:val="000E13DC"/>
    <w:rsid w:val="000E2333"/>
    <w:rsid w:val="000F483F"/>
    <w:rsid w:val="001065BE"/>
    <w:rsid w:val="00106ACA"/>
    <w:rsid w:val="001156A0"/>
    <w:rsid w:val="00117673"/>
    <w:rsid w:val="00120270"/>
    <w:rsid w:val="00121BD7"/>
    <w:rsid w:val="00124E1B"/>
    <w:rsid w:val="001257EE"/>
    <w:rsid w:val="0012591A"/>
    <w:rsid w:val="001259D7"/>
    <w:rsid w:val="00133B72"/>
    <w:rsid w:val="00136271"/>
    <w:rsid w:val="00143F97"/>
    <w:rsid w:val="0014589B"/>
    <w:rsid w:val="001511D6"/>
    <w:rsid w:val="0015295B"/>
    <w:rsid w:val="00160333"/>
    <w:rsid w:val="00160D58"/>
    <w:rsid w:val="001623AC"/>
    <w:rsid w:val="00162A33"/>
    <w:rsid w:val="001631E6"/>
    <w:rsid w:val="00165BD7"/>
    <w:rsid w:val="0017506E"/>
    <w:rsid w:val="00177245"/>
    <w:rsid w:val="00177796"/>
    <w:rsid w:val="00182D07"/>
    <w:rsid w:val="00182E1B"/>
    <w:rsid w:val="0019092C"/>
    <w:rsid w:val="00190A31"/>
    <w:rsid w:val="00190B6F"/>
    <w:rsid w:val="00194022"/>
    <w:rsid w:val="001A0110"/>
    <w:rsid w:val="001A52B5"/>
    <w:rsid w:val="001A5DDE"/>
    <w:rsid w:val="001B072B"/>
    <w:rsid w:val="001B0E32"/>
    <w:rsid w:val="001B0F22"/>
    <w:rsid w:val="001C0ABB"/>
    <w:rsid w:val="001C42B3"/>
    <w:rsid w:val="001C49B5"/>
    <w:rsid w:val="001C73EA"/>
    <w:rsid w:val="001C7D56"/>
    <w:rsid w:val="001D1A49"/>
    <w:rsid w:val="001D3D88"/>
    <w:rsid w:val="001E381D"/>
    <w:rsid w:val="001E4C45"/>
    <w:rsid w:val="001F53E5"/>
    <w:rsid w:val="001F54D5"/>
    <w:rsid w:val="001F7579"/>
    <w:rsid w:val="00200AEB"/>
    <w:rsid w:val="002014BB"/>
    <w:rsid w:val="002139B1"/>
    <w:rsid w:val="00217818"/>
    <w:rsid w:val="00222455"/>
    <w:rsid w:val="002224DC"/>
    <w:rsid w:val="002341BD"/>
    <w:rsid w:val="0023470E"/>
    <w:rsid w:val="00234D89"/>
    <w:rsid w:val="00240C7B"/>
    <w:rsid w:val="00245404"/>
    <w:rsid w:val="00245C48"/>
    <w:rsid w:val="0024664C"/>
    <w:rsid w:val="00247C02"/>
    <w:rsid w:val="0025310A"/>
    <w:rsid w:val="00256CE7"/>
    <w:rsid w:val="00263050"/>
    <w:rsid w:val="0027133D"/>
    <w:rsid w:val="002769E8"/>
    <w:rsid w:val="00277EAD"/>
    <w:rsid w:val="00280F52"/>
    <w:rsid w:val="00284E38"/>
    <w:rsid w:val="002853D9"/>
    <w:rsid w:val="00285A5A"/>
    <w:rsid w:val="00285EAC"/>
    <w:rsid w:val="002862A0"/>
    <w:rsid w:val="00287640"/>
    <w:rsid w:val="00292A10"/>
    <w:rsid w:val="002953B2"/>
    <w:rsid w:val="0029579B"/>
    <w:rsid w:val="002A04B3"/>
    <w:rsid w:val="002A19D9"/>
    <w:rsid w:val="002B1456"/>
    <w:rsid w:val="002B2CA7"/>
    <w:rsid w:val="002C46C1"/>
    <w:rsid w:val="002C5664"/>
    <w:rsid w:val="002C7131"/>
    <w:rsid w:val="002C71E5"/>
    <w:rsid w:val="002D1C02"/>
    <w:rsid w:val="002D4461"/>
    <w:rsid w:val="002E6036"/>
    <w:rsid w:val="002E640D"/>
    <w:rsid w:val="002F12D9"/>
    <w:rsid w:val="002F61E4"/>
    <w:rsid w:val="002F7A53"/>
    <w:rsid w:val="00305068"/>
    <w:rsid w:val="003134A4"/>
    <w:rsid w:val="00315366"/>
    <w:rsid w:val="003179CC"/>
    <w:rsid w:val="00324D19"/>
    <w:rsid w:val="00335E26"/>
    <w:rsid w:val="003412EA"/>
    <w:rsid w:val="003440BE"/>
    <w:rsid w:val="00346553"/>
    <w:rsid w:val="00346AAB"/>
    <w:rsid w:val="00347788"/>
    <w:rsid w:val="003501DD"/>
    <w:rsid w:val="00350281"/>
    <w:rsid w:val="00352C6A"/>
    <w:rsid w:val="003547DB"/>
    <w:rsid w:val="003559AE"/>
    <w:rsid w:val="00355A75"/>
    <w:rsid w:val="0035771E"/>
    <w:rsid w:val="00361EC5"/>
    <w:rsid w:val="00372594"/>
    <w:rsid w:val="00380407"/>
    <w:rsid w:val="003810E4"/>
    <w:rsid w:val="00383F94"/>
    <w:rsid w:val="00387B81"/>
    <w:rsid w:val="003922B3"/>
    <w:rsid w:val="00392983"/>
    <w:rsid w:val="00393058"/>
    <w:rsid w:val="00396333"/>
    <w:rsid w:val="00396DDE"/>
    <w:rsid w:val="003A1F2F"/>
    <w:rsid w:val="003A48A4"/>
    <w:rsid w:val="003B010F"/>
    <w:rsid w:val="003B3851"/>
    <w:rsid w:val="003B5C59"/>
    <w:rsid w:val="003C0AC9"/>
    <w:rsid w:val="003C63A4"/>
    <w:rsid w:val="003C689F"/>
    <w:rsid w:val="003D1567"/>
    <w:rsid w:val="003D5CED"/>
    <w:rsid w:val="003D7385"/>
    <w:rsid w:val="003D7CE9"/>
    <w:rsid w:val="003E0182"/>
    <w:rsid w:val="003E1409"/>
    <w:rsid w:val="003E1CB6"/>
    <w:rsid w:val="003E7824"/>
    <w:rsid w:val="003F0048"/>
    <w:rsid w:val="003F1EB5"/>
    <w:rsid w:val="003F22ED"/>
    <w:rsid w:val="003F6389"/>
    <w:rsid w:val="004016BE"/>
    <w:rsid w:val="00403A77"/>
    <w:rsid w:val="00405411"/>
    <w:rsid w:val="00405AA7"/>
    <w:rsid w:val="004124A5"/>
    <w:rsid w:val="0041278A"/>
    <w:rsid w:val="004130C0"/>
    <w:rsid w:val="00420261"/>
    <w:rsid w:val="004244E9"/>
    <w:rsid w:val="00432D0D"/>
    <w:rsid w:val="00432EAE"/>
    <w:rsid w:val="00435926"/>
    <w:rsid w:val="0043750E"/>
    <w:rsid w:val="00445B71"/>
    <w:rsid w:val="00447914"/>
    <w:rsid w:val="00454249"/>
    <w:rsid w:val="0045464C"/>
    <w:rsid w:val="00463FA5"/>
    <w:rsid w:val="00467F6E"/>
    <w:rsid w:val="00471721"/>
    <w:rsid w:val="0047266F"/>
    <w:rsid w:val="004736C9"/>
    <w:rsid w:val="00474196"/>
    <w:rsid w:val="00474F0E"/>
    <w:rsid w:val="00475E9A"/>
    <w:rsid w:val="004766A3"/>
    <w:rsid w:val="0048027E"/>
    <w:rsid w:val="00481BE4"/>
    <w:rsid w:val="0048336F"/>
    <w:rsid w:val="004862B0"/>
    <w:rsid w:val="0049331D"/>
    <w:rsid w:val="00495849"/>
    <w:rsid w:val="00495E6A"/>
    <w:rsid w:val="00496A3B"/>
    <w:rsid w:val="004A48BD"/>
    <w:rsid w:val="004A79D2"/>
    <w:rsid w:val="004B3816"/>
    <w:rsid w:val="004C4A30"/>
    <w:rsid w:val="004D2888"/>
    <w:rsid w:val="004E2A10"/>
    <w:rsid w:val="004E383A"/>
    <w:rsid w:val="004E4EF1"/>
    <w:rsid w:val="004E50A3"/>
    <w:rsid w:val="004E7D81"/>
    <w:rsid w:val="004F3A37"/>
    <w:rsid w:val="004F6F97"/>
    <w:rsid w:val="005043A6"/>
    <w:rsid w:val="00514353"/>
    <w:rsid w:val="00515715"/>
    <w:rsid w:val="005157E3"/>
    <w:rsid w:val="00520D61"/>
    <w:rsid w:val="0052262C"/>
    <w:rsid w:val="0052372D"/>
    <w:rsid w:val="005243B9"/>
    <w:rsid w:val="00526CCF"/>
    <w:rsid w:val="005300AE"/>
    <w:rsid w:val="0053043B"/>
    <w:rsid w:val="0053157C"/>
    <w:rsid w:val="00536396"/>
    <w:rsid w:val="0053687B"/>
    <w:rsid w:val="0054524C"/>
    <w:rsid w:val="005467F0"/>
    <w:rsid w:val="00547E3F"/>
    <w:rsid w:val="00551642"/>
    <w:rsid w:val="00553F84"/>
    <w:rsid w:val="005659D7"/>
    <w:rsid w:val="005702C6"/>
    <w:rsid w:val="00580154"/>
    <w:rsid w:val="005850ED"/>
    <w:rsid w:val="00586370"/>
    <w:rsid w:val="0058697F"/>
    <w:rsid w:val="005919D8"/>
    <w:rsid w:val="00591F89"/>
    <w:rsid w:val="005A07DF"/>
    <w:rsid w:val="005A29E2"/>
    <w:rsid w:val="005B3832"/>
    <w:rsid w:val="005C1B41"/>
    <w:rsid w:val="005C2114"/>
    <w:rsid w:val="005C38D2"/>
    <w:rsid w:val="005C420E"/>
    <w:rsid w:val="005C42F8"/>
    <w:rsid w:val="005E0048"/>
    <w:rsid w:val="005F1838"/>
    <w:rsid w:val="005F2526"/>
    <w:rsid w:val="005F3644"/>
    <w:rsid w:val="00601B08"/>
    <w:rsid w:val="00610A44"/>
    <w:rsid w:val="006122A0"/>
    <w:rsid w:val="0061638A"/>
    <w:rsid w:val="00620012"/>
    <w:rsid w:val="006203BD"/>
    <w:rsid w:val="0062091E"/>
    <w:rsid w:val="00643C66"/>
    <w:rsid w:val="006473CD"/>
    <w:rsid w:val="0064743B"/>
    <w:rsid w:val="00650BE3"/>
    <w:rsid w:val="00652817"/>
    <w:rsid w:val="00660AAD"/>
    <w:rsid w:val="006615DB"/>
    <w:rsid w:val="00662A7A"/>
    <w:rsid w:val="00662A91"/>
    <w:rsid w:val="00670A75"/>
    <w:rsid w:val="00676061"/>
    <w:rsid w:val="00684A47"/>
    <w:rsid w:val="006874BC"/>
    <w:rsid w:val="00697535"/>
    <w:rsid w:val="00697C9F"/>
    <w:rsid w:val="006A1DA7"/>
    <w:rsid w:val="006A1F9D"/>
    <w:rsid w:val="006A2A73"/>
    <w:rsid w:val="006A33C6"/>
    <w:rsid w:val="006A376A"/>
    <w:rsid w:val="006B5F93"/>
    <w:rsid w:val="006B6966"/>
    <w:rsid w:val="006C1B2A"/>
    <w:rsid w:val="006C70E7"/>
    <w:rsid w:val="006D0390"/>
    <w:rsid w:val="006D58D1"/>
    <w:rsid w:val="006D745B"/>
    <w:rsid w:val="006E47BA"/>
    <w:rsid w:val="006E6E76"/>
    <w:rsid w:val="006F25FC"/>
    <w:rsid w:val="006F2B1C"/>
    <w:rsid w:val="006F50D0"/>
    <w:rsid w:val="006F6873"/>
    <w:rsid w:val="006F7C75"/>
    <w:rsid w:val="0070605A"/>
    <w:rsid w:val="007065F0"/>
    <w:rsid w:val="00706955"/>
    <w:rsid w:val="00707232"/>
    <w:rsid w:val="00711292"/>
    <w:rsid w:val="007206C2"/>
    <w:rsid w:val="0072100A"/>
    <w:rsid w:val="00721259"/>
    <w:rsid w:val="007214F6"/>
    <w:rsid w:val="00724400"/>
    <w:rsid w:val="00727147"/>
    <w:rsid w:val="00731453"/>
    <w:rsid w:val="0073347D"/>
    <w:rsid w:val="00735AD2"/>
    <w:rsid w:val="00736AA6"/>
    <w:rsid w:val="0073761F"/>
    <w:rsid w:val="00742617"/>
    <w:rsid w:val="00747160"/>
    <w:rsid w:val="00747AC0"/>
    <w:rsid w:val="007513F0"/>
    <w:rsid w:val="00752162"/>
    <w:rsid w:val="00756C3E"/>
    <w:rsid w:val="007571D2"/>
    <w:rsid w:val="00757499"/>
    <w:rsid w:val="00762043"/>
    <w:rsid w:val="0076400E"/>
    <w:rsid w:val="007710F9"/>
    <w:rsid w:val="00773C47"/>
    <w:rsid w:val="0078629C"/>
    <w:rsid w:val="0079121B"/>
    <w:rsid w:val="007A137D"/>
    <w:rsid w:val="007A61E2"/>
    <w:rsid w:val="007B04BD"/>
    <w:rsid w:val="007B7065"/>
    <w:rsid w:val="007C490C"/>
    <w:rsid w:val="007C4BF3"/>
    <w:rsid w:val="007C5194"/>
    <w:rsid w:val="007C5774"/>
    <w:rsid w:val="007C6C76"/>
    <w:rsid w:val="007D3649"/>
    <w:rsid w:val="007D5209"/>
    <w:rsid w:val="007E07B4"/>
    <w:rsid w:val="007F16C4"/>
    <w:rsid w:val="00800292"/>
    <w:rsid w:val="0080495F"/>
    <w:rsid w:val="00804F50"/>
    <w:rsid w:val="008069C0"/>
    <w:rsid w:val="00812336"/>
    <w:rsid w:val="008123A4"/>
    <w:rsid w:val="0082073D"/>
    <w:rsid w:val="00822FFE"/>
    <w:rsid w:val="008236A4"/>
    <w:rsid w:val="00831489"/>
    <w:rsid w:val="00831AA9"/>
    <w:rsid w:val="00835C62"/>
    <w:rsid w:val="00843835"/>
    <w:rsid w:val="008446F6"/>
    <w:rsid w:val="00856384"/>
    <w:rsid w:val="008575E6"/>
    <w:rsid w:val="00860055"/>
    <w:rsid w:val="0086397C"/>
    <w:rsid w:val="008701C8"/>
    <w:rsid w:val="00870CCF"/>
    <w:rsid w:val="00877ED6"/>
    <w:rsid w:val="008829A9"/>
    <w:rsid w:val="00884416"/>
    <w:rsid w:val="00892775"/>
    <w:rsid w:val="00893605"/>
    <w:rsid w:val="008959C4"/>
    <w:rsid w:val="008A0F27"/>
    <w:rsid w:val="008A7C0B"/>
    <w:rsid w:val="008B7268"/>
    <w:rsid w:val="008B7A6A"/>
    <w:rsid w:val="008C2055"/>
    <w:rsid w:val="008C5609"/>
    <w:rsid w:val="008C630C"/>
    <w:rsid w:val="008D0E4A"/>
    <w:rsid w:val="008D18D7"/>
    <w:rsid w:val="008D7AA2"/>
    <w:rsid w:val="008E141D"/>
    <w:rsid w:val="008E461D"/>
    <w:rsid w:val="008F04A5"/>
    <w:rsid w:val="008F5564"/>
    <w:rsid w:val="00900AA1"/>
    <w:rsid w:val="0090125F"/>
    <w:rsid w:val="00903AFD"/>
    <w:rsid w:val="00906865"/>
    <w:rsid w:val="00910C8F"/>
    <w:rsid w:val="0091288A"/>
    <w:rsid w:val="00913676"/>
    <w:rsid w:val="009139B6"/>
    <w:rsid w:val="0091660B"/>
    <w:rsid w:val="00917D6C"/>
    <w:rsid w:val="0092609E"/>
    <w:rsid w:val="00926C3D"/>
    <w:rsid w:val="009309C4"/>
    <w:rsid w:val="0094156E"/>
    <w:rsid w:val="00951CEC"/>
    <w:rsid w:val="00953E93"/>
    <w:rsid w:val="00954D6A"/>
    <w:rsid w:val="00957BA6"/>
    <w:rsid w:val="00962616"/>
    <w:rsid w:val="00962BEF"/>
    <w:rsid w:val="00965533"/>
    <w:rsid w:val="00965D15"/>
    <w:rsid w:val="009661BC"/>
    <w:rsid w:val="00966E38"/>
    <w:rsid w:val="00970AED"/>
    <w:rsid w:val="00972CFF"/>
    <w:rsid w:val="00975F5C"/>
    <w:rsid w:val="00977C89"/>
    <w:rsid w:val="009802A0"/>
    <w:rsid w:val="009810FC"/>
    <w:rsid w:val="009942CD"/>
    <w:rsid w:val="00997995"/>
    <w:rsid w:val="00997C5B"/>
    <w:rsid w:val="009A14BA"/>
    <w:rsid w:val="009A4C41"/>
    <w:rsid w:val="009A7B59"/>
    <w:rsid w:val="009B21E3"/>
    <w:rsid w:val="009B2F7D"/>
    <w:rsid w:val="009C43A1"/>
    <w:rsid w:val="009C51BE"/>
    <w:rsid w:val="009D435A"/>
    <w:rsid w:val="009D778F"/>
    <w:rsid w:val="009E067B"/>
    <w:rsid w:val="009E0853"/>
    <w:rsid w:val="009E72D3"/>
    <w:rsid w:val="009F02C9"/>
    <w:rsid w:val="009F5809"/>
    <w:rsid w:val="00A01541"/>
    <w:rsid w:val="00A026B2"/>
    <w:rsid w:val="00A044A6"/>
    <w:rsid w:val="00A046BF"/>
    <w:rsid w:val="00A1109B"/>
    <w:rsid w:val="00A11C9B"/>
    <w:rsid w:val="00A11F3E"/>
    <w:rsid w:val="00A12A1C"/>
    <w:rsid w:val="00A15404"/>
    <w:rsid w:val="00A16B93"/>
    <w:rsid w:val="00A24351"/>
    <w:rsid w:val="00A24B3E"/>
    <w:rsid w:val="00A24FEC"/>
    <w:rsid w:val="00A26A76"/>
    <w:rsid w:val="00A27806"/>
    <w:rsid w:val="00A50DCA"/>
    <w:rsid w:val="00A52271"/>
    <w:rsid w:val="00A528AC"/>
    <w:rsid w:val="00A52972"/>
    <w:rsid w:val="00A54E75"/>
    <w:rsid w:val="00A559EC"/>
    <w:rsid w:val="00A6399C"/>
    <w:rsid w:val="00A63C15"/>
    <w:rsid w:val="00A73568"/>
    <w:rsid w:val="00A74318"/>
    <w:rsid w:val="00A747A8"/>
    <w:rsid w:val="00A81491"/>
    <w:rsid w:val="00A84D82"/>
    <w:rsid w:val="00A92ECC"/>
    <w:rsid w:val="00AA23F7"/>
    <w:rsid w:val="00AA46BA"/>
    <w:rsid w:val="00AA5660"/>
    <w:rsid w:val="00AB00BE"/>
    <w:rsid w:val="00AB77D7"/>
    <w:rsid w:val="00AC0484"/>
    <w:rsid w:val="00AD09F2"/>
    <w:rsid w:val="00AE036C"/>
    <w:rsid w:val="00AE215F"/>
    <w:rsid w:val="00AE23AF"/>
    <w:rsid w:val="00AE58C8"/>
    <w:rsid w:val="00AE7F9B"/>
    <w:rsid w:val="00AF1EB0"/>
    <w:rsid w:val="00AF54D3"/>
    <w:rsid w:val="00B005DD"/>
    <w:rsid w:val="00B0240E"/>
    <w:rsid w:val="00B06E15"/>
    <w:rsid w:val="00B07C33"/>
    <w:rsid w:val="00B10C47"/>
    <w:rsid w:val="00B11BDB"/>
    <w:rsid w:val="00B14E98"/>
    <w:rsid w:val="00B240B0"/>
    <w:rsid w:val="00B2680E"/>
    <w:rsid w:val="00B3438B"/>
    <w:rsid w:val="00B365EC"/>
    <w:rsid w:val="00B43E8E"/>
    <w:rsid w:val="00B5302D"/>
    <w:rsid w:val="00B768BA"/>
    <w:rsid w:val="00B7756B"/>
    <w:rsid w:val="00B84D8D"/>
    <w:rsid w:val="00B853C5"/>
    <w:rsid w:val="00B85903"/>
    <w:rsid w:val="00B91489"/>
    <w:rsid w:val="00B9183D"/>
    <w:rsid w:val="00B95ABC"/>
    <w:rsid w:val="00B9690A"/>
    <w:rsid w:val="00BA078A"/>
    <w:rsid w:val="00BA5040"/>
    <w:rsid w:val="00BA6376"/>
    <w:rsid w:val="00BB4C66"/>
    <w:rsid w:val="00BC0EFA"/>
    <w:rsid w:val="00BD05A8"/>
    <w:rsid w:val="00BD3C07"/>
    <w:rsid w:val="00BF3D92"/>
    <w:rsid w:val="00BF65C7"/>
    <w:rsid w:val="00C10CDE"/>
    <w:rsid w:val="00C12374"/>
    <w:rsid w:val="00C15214"/>
    <w:rsid w:val="00C1585C"/>
    <w:rsid w:val="00C24D33"/>
    <w:rsid w:val="00C309F2"/>
    <w:rsid w:val="00C33F90"/>
    <w:rsid w:val="00C357D9"/>
    <w:rsid w:val="00C4461D"/>
    <w:rsid w:val="00C44935"/>
    <w:rsid w:val="00C44E1F"/>
    <w:rsid w:val="00C45190"/>
    <w:rsid w:val="00C5084E"/>
    <w:rsid w:val="00C51658"/>
    <w:rsid w:val="00C52674"/>
    <w:rsid w:val="00C54806"/>
    <w:rsid w:val="00C554DB"/>
    <w:rsid w:val="00C630C7"/>
    <w:rsid w:val="00C65919"/>
    <w:rsid w:val="00C67C58"/>
    <w:rsid w:val="00C7112F"/>
    <w:rsid w:val="00C755ED"/>
    <w:rsid w:val="00CA550D"/>
    <w:rsid w:val="00CA5843"/>
    <w:rsid w:val="00CA7743"/>
    <w:rsid w:val="00CB2C4C"/>
    <w:rsid w:val="00CB3159"/>
    <w:rsid w:val="00CB3A12"/>
    <w:rsid w:val="00CB57DF"/>
    <w:rsid w:val="00CC1951"/>
    <w:rsid w:val="00CC3546"/>
    <w:rsid w:val="00CC72BA"/>
    <w:rsid w:val="00CC73F0"/>
    <w:rsid w:val="00CC7AB8"/>
    <w:rsid w:val="00CD78F3"/>
    <w:rsid w:val="00CE2D5E"/>
    <w:rsid w:val="00CE54AF"/>
    <w:rsid w:val="00CE6183"/>
    <w:rsid w:val="00CE700D"/>
    <w:rsid w:val="00D07A88"/>
    <w:rsid w:val="00D12FB4"/>
    <w:rsid w:val="00D14E2C"/>
    <w:rsid w:val="00D312C2"/>
    <w:rsid w:val="00D32AE1"/>
    <w:rsid w:val="00D33765"/>
    <w:rsid w:val="00D424DC"/>
    <w:rsid w:val="00D5126D"/>
    <w:rsid w:val="00D55EC6"/>
    <w:rsid w:val="00D57344"/>
    <w:rsid w:val="00D62197"/>
    <w:rsid w:val="00D62D12"/>
    <w:rsid w:val="00D6330D"/>
    <w:rsid w:val="00D640EF"/>
    <w:rsid w:val="00D65507"/>
    <w:rsid w:val="00D66E4B"/>
    <w:rsid w:val="00D70DBD"/>
    <w:rsid w:val="00D7193D"/>
    <w:rsid w:val="00D731F5"/>
    <w:rsid w:val="00D74AA9"/>
    <w:rsid w:val="00D74FC0"/>
    <w:rsid w:val="00D80797"/>
    <w:rsid w:val="00D8417D"/>
    <w:rsid w:val="00D86A65"/>
    <w:rsid w:val="00D96E61"/>
    <w:rsid w:val="00D9745A"/>
    <w:rsid w:val="00DA5524"/>
    <w:rsid w:val="00DA6990"/>
    <w:rsid w:val="00DA70FB"/>
    <w:rsid w:val="00DB4F65"/>
    <w:rsid w:val="00DB5B4D"/>
    <w:rsid w:val="00DC1780"/>
    <w:rsid w:val="00DD0677"/>
    <w:rsid w:val="00DD5A06"/>
    <w:rsid w:val="00DD6BD3"/>
    <w:rsid w:val="00DD75DC"/>
    <w:rsid w:val="00DE3864"/>
    <w:rsid w:val="00DF1163"/>
    <w:rsid w:val="00DF2CF0"/>
    <w:rsid w:val="00E0761E"/>
    <w:rsid w:val="00E076E9"/>
    <w:rsid w:val="00E122BC"/>
    <w:rsid w:val="00E14B31"/>
    <w:rsid w:val="00E31065"/>
    <w:rsid w:val="00E328D8"/>
    <w:rsid w:val="00E331E2"/>
    <w:rsid w:val="00E445F0"/>
    <w:rsid w:val="00E47133"/>
    <w:rsid w:val="00E4798E"/>
    <w:rsid w:val="00E61495"/>
    <w:rsid w:val="00E73E80"/>
    <w:rsid w:val="00E763D1"/>
    <w:rsid w:val="00E82E42"/>
    <w:rsid w:val="00E92B4C"/>
    <w:rsid w:val="00E92D5B"/>
    <w:rsid w:val="00E962FC"/>
    <w:rsid w:val="00EA5EF9"/>
    <w:rsid w:val="00EA67A5"/>
    <w:rsid w:val="00EB0269"/>
    <w:rsid w:val="00EB077D"/>
    <w:rsid w:val="00EB22AC"/>
    <w:rsid w:val="00EB3EA8"/>
    <w:rsid w:val="00EB5D3C"/>
    <w:rsid w:val="00ED240F"/>
    <w:rsid w:val="00ED290A"/>
    <w:rsid w:val="00ED2A07"/>
    <w:rsid w:val="00ED54BA"/>
    <w:rsid w:val="00ED61ED"/>
    <w:rsid w:val="00ED6B9A"/>
    <w:rsid w:val="00ED6D8F"/>
    <w:rsid w:val="00EE18C8"/>
    <w:rsid w:val="00EE38B0"/>
    <w:rsid w:val="00EE6915"/>
    <w:rsid w:val="00F00ADF"/>
    <w:rsid w:val="00F02109"/>
    <w:rsid w:val="00F02CF7"/>
    <w:rsid w:val="00F05686"/>
    <w:rsid w:val="00F06488"/>
    <w:rsid w:val="00F0667E"/>
    <w:rsid w:val="00F1030C"/>
    <w:rsid w:val="00F12C14"/>
    <w:rsid w:val="00F163CC"/>
    <w:rsid w:val="00F20C69"/>
    <w:rsid w:val="00F23402"/>
    <w:rsid w:val="00F40C9A"/>
    <w:rsid w:val="00F413C2"/>
    <w:rsid w:val="00F43EE4"/>
    <w:rsid w:val="00F448D1"/>
    <w:rsid w:val="00F45E54"/>
    <w:rsid w:val="00F5439B"/>
    <w:rsid w:val="00F55747"/>
    <w:rsid w:val="00F60EAC"/>
    <w:rsid w:val="00F62FBF"/>
    <w:rsid w:val="00F704F5"/>
    <w:rsid w:val="00F82743"/>
    <w:rsid w:val="00F83C25"/>
    <w:rsid w:val="00F84533"/>
    <w:rsid w:val="00F84B60"/>
    <w:rsid w:val="00FA0BF5"/>
    <w:rsid w:val="00FA4725"/>
    <w:rsid w:val="00FA6A6F"/>
    <w:rsid w:val="00FB073F"/>
    <w:rsid w:val="00FB3112"/>
    <w:rsid w:val="00FB3659"/>
    <w:rsid w:val="00FB5E4E"/>
    <w:rsid w:val="00FC115B"/>
    <w:rsid w:val="00FC17FF"/>
    <w:rsid w:val="00FC327B"/>
    <w:rsid w:val="00FC3A49"/>
    <w:rsid w:val="00FC3EB1"/>
    <w:rsid w:val="00FC48A7"/>
    <w:rsid w:val="00FC746A"/>
    <w:rsid w:val="00FE4F99"/>
    <w:rsid w:val="00FE6554"/>
    <w:rsid w:val="00FE7140"/>
    <w:rsid w:val="00FF2D82"/>
    <w:rsid w:val="00FF3080"/>
    <w:rsid w:val="00FF49BF"/>
    <w:rsid w:val="00FF7614"/>
    <w:rsid w:val="0B57FC33"/>
    <w:rsid w:val="0BEBCD39"/>
    <w:rsid w:val="0E058264"/>
    <w:rsid w:val="131C8E96"/>
    <w:rsid w:val="16E776AF"/>
    <w:rsid w:val="1924C6AD"/>
    <w:rsid w:val="1BB55715"/>
    <w:rsid w:val="1D1F425A"/>
    <w:rsid w:val="2D59D11A"/>
    <w:rsid w:val="2DC464DD"/>
    <w:rsid w:val="2F0B646C"/>
    <w:rsid w:val="2FD728FF"/>
    <w:rsid w:val="32BC0743"/>
    <w:rsid w:val="33B09C27"/>
    <w:rsid w:val="34627664"/>
    <w:rsid w:val="3A2134F1"/>
    <w:rsid w:val="41D8DFE7"/>
    <w:rsid w:val="447A5B3E"/>
    <w:rsid w:val="44A39E47"/>
    <w:rsid w:val="4A53AB48"/>
    <w:rsid w:val="4B9D19D8"/>
    <w:rsid w:val="53ADC6AB"/>
    <w:rsid w:val="55C14D5E"/>
    <w:rsid w:val="5C0B344A"/>
    <w:rsid w:val="5F973C36"/>
    <w:rsid w:val="5FE521F8"/>
    <w:rsid w:val="626D62E7"/>
    <w:rsid w:val="62F01D8F"/>
    <w:rsid w:val="69200E74"/>
    <w:rsid w:val="69287688"/>
    <w:rsid w:val="69D3FE05"/>
    <w:rsid w:val="6C940719"/>
    <w:rsid w:val="6F01215C"/>
    <w:rsid w:val="764859E0"/>
    <w:rsid w:val="798B7BF2"/>
    <w:rsid w:val="7C1DB2B1"/>
  </w:rsids>
  <m:mathPr>
    <m:mathFont m:val="Cambria Math"/>
    <m:brkBin m:val="before"/>
    <m:brkBinSub m:val="--"/>
    <m:smallFrac m:val="0"/>
    <m:dispDef/>
    <m:lMargin m:val="0"/>
    <m:rMargin m:val="0"/>
    <m:defJc m:val="centerGroup"/>
    <m:wrapIndent m:val="1440"/>
    <m:intLim m:val="subSup"/>
    <m:naryLim m:val="undOvr"/>
  </m:mathPr>
  <w:themeFontLang w:val="de-DE"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9660A21"/>
  <w15:chartTrackingRefBased/>
  <w15:docId w15:val="{A7FC7BC3-EDED-4BB5-AD84-549332E6474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9A14BA"/>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9A14BA"/>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9A14BA"/>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9A14BA"/>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9A14BA"/>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9A14BA"/>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9A14BA"/>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9A14BA"/>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9A14BA"/>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A14BA"/>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9A14BA"/>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9A14BA"/>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9A14BA"/>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9A14BA"/>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9A14BA"/>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9A14BA"/>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9A14BA"/>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9A14BA"/>
    <w:rPr>
      <w:rFonts w:eastAsiaTheme="majorEastAsia" w:cstheme="majorBidi"/>
      <w:color w:val="272727" w:themeColor="text1" w:themeTint="D8"/>
    </w:rPr>
  </w:style>
  <w:style w:type="paragraph" w:styleId="Title">
    <w:name w:val="Title"/>
    <w:basedOn w:val="Normal"/>
    <w:next w:val="Normal"/>
    <w:link w:val="TitleChar"/>
    <w:uiPriority w:val="10"/>
    <w:qFormat/>
    <w:rsid w:val="009A14BA"/>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9A14BA"/>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9A14BA"/>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9A14BA"/>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9A14BA"/>
    <w:pPr>
      <w:spacing w:before="160"/>
      <w:jc w:val="center"/>
    </w:pPr>
    <w:rPr>
      <w:i/>
      <w:iCs/>
      <w:color w:val="404040" w:themeColor="text1" w:themeTint="BF"/>
    </w:rPr>
  </w:style>
  <w:style w:type="character" w:customStyle="1" w:styleId="QuoteChar">
    <w:name w:val="Quote Char"/>
    <w:basedOn w:val="DefaultParagraphFont"/>
    <w:link w:val="Quote"/>
    <w:uiPriority w:val="29"/>
    <w:rsid w:val="009A14BA"/>
    <w:rPr>
      <w:i/>
      <w:iCs/>
      <w:color w:val="404040" w:themeColor="text1" w:themeTint="BF"/>
    </w:rPr>
  </w:style>
  <w:style w:type="paragraph" w:styleId="ListParagraph">
    <w:name w:val="List Paragraph"/>
    <w:basedOn w:val="Normal"/>
    <w:uiPriority w:val="34"/>
    <w:qFormat/>
    <w:rsid w:val="009A14BA"/>
    <w:pPr>
      <w:ind w:left="720"/>
      <w:contextualSpacing/>
    </w:pPr>
  </w:style>
  <w:style w:type="character" w:styleId="IntenseEmphasis">
    <w:name w:val="Intense Emphasis"/>
    <w:basedOn w:val="DefaultParagraphFont"/>
    <w:uiPriority w:val="21"/>
    <w:qFormat/>
    <w:rsid w:val="009A14BA"/>
    <w:rPr>
      <w:i/>
      <w:iCs/>
      <w:color w:val="0F4761" w:themeColor="accent1" w:themeShade="BF"/>
    </w:rPr>
  </w:style>
  <w:style w:type="paragraph" w:styleId="IntenseQuote">
    <w:name w:val="Intense Quote"/>
    <w:basedOn w:val="Normal"/>
    <w:next w:val="Normal"/>
    <w:link w:val="IntenseQuoteChar"/>
    <w:uiPriority w:val="30"/>
    <w:qFormat/>
    <w:rsid w:val="009A14BA"/>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9A14BA"/>
    <w:rPr>
      <w:i/>
      <w:iCs/>
      <w:color w:val="0F4761" w:themeColor="accent1" w:themeShade="BF"/>
    </w:rPr>
  </w:style>
  <w:style w:type="character" w:styleId="IntenseReference">
    <w:name w:val="Intense Reference"/>
    <w:basedOn w:val="DefaultParagraphFont"/>
    <w:uiPriority w:val="32"/>
    <w:qFormat/>
    <w:rsid w:val="009A14BA"/>
    <w:rPr>
      <w:b/>
      <w:bCs/>
      <w:smallCaps/>
      <w:color w:val="0F4761" w:themeColor="accent1" w:themeShade="BF"/>
      <w:spacing w:val="5"/>
    </w:rPr>
  </w:style>
  <w:style w:type="paragraph" w:styleId="NormalWeb">
    <w:name w:val="Normal (Web)"/>
    <w:basedOn w:val="Normal"/>
    <w:uiPriority w:val="99"/>
    <w:unhideWhenUsed/>
    <w:rsid w:val="00D5126D"/>
    <w:pPr>
      <w:spacing w:before="100" w:beforeAutospacing="1" w:after="100" w:afterAutospacing="1" w:line="240" w:lineRule="auto"/>
    </w:pPr>
    <w:rPr>
      <w:rFonts w:ascii="Times New Roman" w:eastAsia="Times New Roman" w:hAnsi="Times New Roman" w:cs="Times New Roman"/>
      <w:kern w:val="0"/>
      <w:sz w:val="24"/>
      <w:szCs w:val="24"/>
      <w14:ligatures w14:val="none"/>
    </w:rPr>
  </w:style>
  <w:style w:type="character" w:styleId="PlaceholderText">
    <w:name w:val="Placeholder Text"/>
    <w:basedOn w:val="DefaultParagraphFont"/>
    <w:uiPriority w:val="99"/>
    <w:semiHidden/>
    <w:rsid w:val="00804F50"/>
    <w:rPr>
      <w:color w:val="666666"/>
    </w:rPr>
  </w:style>
  <w:style w:type="character" w:styleId="Hyperlink">
    <w:name w:val="Hyperlink"/>
    <w:basedOn w:val="DefaultParagraphFont"/>
    <w:uiPriority w:val="99"/>
    <w:unhideWhenUsed/>
    <w:rsid w:val="002C71E5"/>
    <w:rPr>
      <w:color w:val="467886" w:themeColor="hyperlink"/>
      <w:u w:val="single"/>
    </w:rPr>
  </w:style>
  <w:style w:type="character" w:customStyle="1" w:styleId="UnresolvedMention1">
    <w:name w:val="Unresolved Mention1"/>
    <w:basedOn w:val="DefaultParagraphFont"/>
    <w:uiPriority w:val="99"/>
    <w:semiHidden/>
    <w:unhideWhenUsed/>
    <w:rsid w:val="002C71E5"/>
    <w:rPr>
      <w:color w:val="605E5C"/>
      <w:shd w:val="clear" w:color="auto" w:fill="E1DFDD"/>
    </w:rPr>
  </w:style>
  <w:style w:type="paragraph" w:styleId="Revision">
    <w:name w:val="Revision"/>
    <w:hidden/>
    <w:uiPriority w:val="99"/>
    <w:semiHidden/>
    <w:rsid w:val="00EB3EA8"/>
    <w:pPr>
      <w:spacing w:after="0" w:line="240" w:lineRule="auto"/>
    </w:pPr>
  </w:style>
  <w:style w:type="character" w:styleId="CommentReference">
    <w:name w:val="annotation reference"/>
    <w:basedOn w:val="DefaultParagraphFont"/>
    <w:uiPriority w:val="99"/>
    <w:semiHidden/>
    <w:unhideWhenUsed/>
    <w:rsid w:val="00662A91"/>
    <w:rPr>
      <w:sz w:val="16"/>
      <w:szCs w:val="16"/>
    </w:rPr>
  </w:style>
  <w:style w:type="paragraph" w:styleId="CommentText">
    <w:name w:val="annotation text"/>
    <w:basedOn w:val="Normal"/>
    <w:link w:val="CommentTextChar"/>
    <w:uiPriority w:val="99"/>
    <w:unhideWhenUsed/>
    <w:rsid w:val="00662A91"/>
    <w:pPr>
      <w:spacing w:line="240" w:lineRule="auto"/>
    </w:pPr>
    <w:rPr>
      <w:sz w:val="20"/>
      <w:szCs w:val="20"/>
    </w:rPr>
  </w:style>
  <w:style w:type="character" w:customStyle="1" w:styleId="CommentTextChar">
    <w:name w:val="Comment Text Char"/>
    <w:basedOn w:val="DefaultParagraphFont"/>
    <w:link w:val="CommentText"/>
    <w:uiPriority w:val="99"/>
    <w:rsid w:val="00662A91"/>
    <w:rPr>
      <w:sz w:val="20"/>
      <w:szCs w:val="20"/>
    </w:rPr>
  </w:style>
  <w:style w:type="paragraph" w:styleId="CommentSubject">
    <w:name w:val="annotation subject"/>
    <w:basedOn w:val="CommentText"/>
    <w:next w:val="CommentText"/>
    <w:link w:val="CommentSubjectChar"/>
    <w:uiPriority w:val="99"/>
    <w:semiHidden/>
    <w:unhideWhenUsed/>
    <w:rsid w:val="00662A91"/>
    <w:rPr>
      <w:b/>
      <w:bCs/>
    </w:rPr>
  </w:style>
  <w:style w:type="character" w:customStyle="1" w:styleId="CommentSubjectChar">
    <w:name w:val="Comment Subject Char"/>
    <w:basedOn w:val="CommentTextChar"/>
    <w:link w:val="CommentSubject"/>
    <w:uiPriority w:val="99"/>
    <w:semiHidden/>
    <w:rsid w:val="00662A91"/>
    <w:rPr>
      <w:b/>
      <w:bCs/>
      <w:sz w:val="20"/>
      <w:szCs w:val="20"/>
    </w:rPr>
  </w:style>
  <w:style w:type="paragraph" w:styleId="BalloonText">
    <w:name w:val="Balloon Text"/>
    <w:basedOn w:val="Normal"/>
    <w:link w:val="BalloonTextChar"/>
    <w:uiPriority w:val="99"/>
    <w:semiHidden/>
    <w:unhideWhenUsed/>
    <w:rsid w:val="003E018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E0182"/>
    <w:rPr>
      <w:rFonts w:ascii="Segoe UI" w:hAnsi="Segoe UI" w:cs="Segoe UI"/>
      <w:sz w:val="18"/>
      <w:szCs w:val="18"/>
    </w:rPr>
  </w:style>
  <w:style w:type="paragraph" w:styleId="Bibliography">
    <w:name w:val="Bibliography"/>
    <w:basedOn w:val="Normal"/>
    <w:next w:val="Normal"/>
    <w:uiPriority w:val="37"/>
    <w:unhideWhenUsed/>
    <w:rsid w:val="003D7CE9"/>
    <w:pPr>
      <w:tabs>
        <w:tab w:val="left" w:pos="384"/>
      </w:tabs>
      <w:spacing w:after="240" w:line="240" w:lineRule="auto"/>
      <w:ind w:left="384" w:hanging="384"/>
    </w:pPr>
  </w:style>
  <w:style w:type="paragraph" w:styleId="Header">
    <w:name w:val="header"/>
    <w:basedOn w:val="Normal"/>
    <w:link w:val="HeaderChar"/>
    <w:uiPriority w:val="99"/>
    <w:unhideWhenUsed/>
    <w:rsid w:val="00FC327B"/>
    <w:pPr>
      <w:tabs>
        <w:tab w:val="center" w:pos="4680"/>
        <w:tab w:val="right" w:pos="9360"/>
      </w:tabs>
      <w:spacing w:after="0" w:line="240" w:lineRule="auto"/>
    </w:pPr>
  </w:style>
  <w:style w:type="character" w:customStyle="1" w:styleId="HeaderChar">
    <w:name w:val="Header Char"/>
    <w:basedOn w:val="DefaultParagraphFont"/>
    <w:link w:val="Header"/>
    <w:uiPriority w:val="99"/>
    <w:rsid w:val="00FC327B"/>
  </w:style>
  <w:style w:type="paragraph" w:styleId="Footer">
    <w:name w:val="footer"/>
    <w:basedOn w:val="Normal"/>
    <w:link w:val="FooterChar"/>
    <w:uiPriority w:val="99"/>
    <w:unhideWhenUsed/>
    <w:rsid w:val="00FC327B"/>
    <w:pPr>
      <w:tabs>
        <w:tab w:val="center" w:pos="4680"/>
        <w:tab w:val="right" w:pos="9360"/>
      </w:tabs>
      <w:spacing w:after="0" w:line="240" w:lineRule="auto"/>
    </w:pPr>
  </w:style>
  <w:style w:type="character" w:customStyle="1" w:styleId="FooterChar">
    <w:name w:val="Footer Char"/>
    <w:basedOn w:val="DefaultParagraphFont"/>
    <w:link w:val="Footer"/>
    <w:uiPriority w:val="99"/>
    <w:rsid w:val="00FC327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66417627">
      <w:bodyDiv w:val="1"/>
      <w:marLeft w:val="0"/>
      <w:marRight w:val="0"/>
      <w:marTop w:val="0"/>
      <w:marBottom w:val="0"/>
      <w:divBdr>
        <w:top w:val="none" w:sz="0" w:space="0" w:color="auto"/>
        <w:left w:val="none" w:sz="0" w:space="0" w:color="auto"/>
        <w:bottom w:val="none" w:sz="0" w:space="0" w:color="auto"/>
        <w:right w:val="none" w:sz="0" w:space="0" w:color="auto"/>
      </w:divBdr>
    </w:div>
    <w:div w:id="199830492">
      <w:bodyDiv w:val="1"/>
      <w:marLeft w:val="0"/>
      <w:marRight w:val="0"/>
      <w:marTop w:val="0"/>
      <w:marBottom w:val="0"/>
      <w:divBdr>
        <w:top w:val="none" w:sz="0" w:space="0" w:color="auto"/>
        <w:left w:val="none" w:sz="0" w:space="0" w:color="auto"/>
        <w:bottom w:val="none" w:sz="0" w:space="0" w:color="auto"/>
        <w:right w:val="none" w:sz="0" w:space="0" w:color="auto"/>
      </w:divBdr>
    </w:div>
    <w:div w:id="370308657">
      <w:bodyDiv w:val="1"/>
      <w:marLeft w:val="0"/>
      <w:marRight w:val="0"/>
      <w:marTop w:val="0"/>
      <w:marBottom w:val="0"/>
      <w:divBdr>
        <w:top w:val="none" w:sz="0" w:space="0" w:color="auto"/>
        <w:left w:val="none" w:sz="0" w:space="0" w:color="auto"/>
        <w:bottom w:val="none" w:sz="0" w:space="0" w:color="auto"/>
        <w:right w:val="none" w:sz="0" w:space="0" w:color="auto"/>
      </w:divBdr>
    </w:div>
    <w:div w:id="463617130">
      <w:bodyDiv w:val="1"/>
      <w:marLeft w:val="0"/>
      <w:marRight w:val="0"/>
      <w:marTop w:val="0"/>
      <w:marBottom w:val="0"/>
      <w:divBdr>
        <w:top w:val="none" w:sz="0" w:space="0" w:color="auto"/>
        <w:left w:val="none" w:sz="0" w:space="0" w:color="auto"/>
        <w:bottom w:val="none" w:sz="0" w:space="0" w:color="auto"/>
        <w:right w:val="none" w:sz="0" w:space="0" w:color="auto"/>
      </w:divBdr>
      <w:divsChild>
        <w:div w:id="1425803899">
          <w:marLeft w:val="0"/>
          <w:marRight w:val="0"/>
          <w:marTop w:val="0"/>
          <w:marBottom w:val="0"/>
          <w:divBdr>
            <w:top w:val="none" w:sz="0" w:space="0" w:color="auto"/>
            <w:left w:val="none" w:sz="0" w:space="0" w:color="auto"/>
            <w:bottom w:val="none" w:sz="0" w:space="0" w:color="auto"/>
            <w:right w:val="none" w:sz="0" w:space="0" w:color="auto"/>
          </w:divBdr>
          <w:divsChild>
            <w:div w:id="847788071">
              <w:marLeft w:val="0"/>
              <w:marRight w:val="0"/>
              <w:marTop w:val="0"/>
              <w:marBottom w:val="0"/>
              <w:divBdr>
                <w:top w:val="none" w:sz="0" w:space="0" w:color="auto"/>
                <w:left w:val="none" w:sz="0" w:space="0" w:color="auto"/>
                <w:bottom w:val="none" w:sz="0" w:space="0" w:color="auto"/>
                <w:right w:val="none" w:sz="0" w:space="0" w:color="auto"/>
              </w:divBdr>
              <w:divsChild>
                <w:div w:id="20990135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12647991">
      <w:bodyDiv w:val="1"/>
      <w:marLeft w:val="0"/>
      <w:marRight w:val="0"/>
      <w:marTop w:val="0"/>
      <w:marBottom w:val="0"/>
      <w:divBdr>
        <w:top w:val="none" w:sz="0" w:space="0" w:color="auto"/>
        <w:left w:val="none" w:sz="0" w:space="0" w:color="auto"/>
        <w:bottom w:val="none" w:sz="0" w:space="0" w:color="auto"/>
        <w:right w:val="none" w:sz="0" w:space="0" w:color="auto"/>
      </w:divBdr>
    </w:div>
    <w:div w:id="513879419">
      <w:bodyDiv w:val="1"/>
      <w:marLeft w:val="0"/>
      <w:marRight w:val="0"/>
      <w:marTop w:val="0"/>
      <w:marBottom w:val="0"/>
      <w:divBdr>
        <w:top w:val="none" w:sz="0" w:space="0" w:color="auto"/>
        <w:left w:val="none" w:sz="0" w:space="0" w:color="auto"/>
        <w:bottom w:val="none" w:sz="0" w:space="0" w:color="auto"/>
        <w:right w:val="none" w:sz="0" w:space="0" w:color="auto"/>
      </w:divBdr>
    </w:div>
    <w:div w:id="565143228">
      <w:bodyDiv w:val="1"/>
      <w:marLeft w:val="0"/>
      <w:marRight w:val="0"/>
      <w:marTop w:val="0"/>
      <w:marBottom w:val="0"/>
      <w:divBdr>
        <w:top w:val="none" w:sz="0" w:space="0" w:color="auto"/>
        <w:left w:val="none" w:sz="0" w:space="0" w:color="auto"/>
        <w:bottom w:val="none" w:sz="0" w:space="0" w:color="auto"/>
        <w:right w:val="none" w:sz="0" w:space="0" w:color="auto"/>
      </w:divBdr>
    </w:div>
    <w:div w:id="611669223">
      <w:bodyDiv w:val="1"/>
      <w:marLeft w:val="0"/>
      <w:marRight w:val="0"/>
      <w:marTop w:val="0"/>
      <w:marBottom w:val="0"/>
      <w:divBdr>
        <w:top w:val="none" w:sz="0" w:space="0" w:color="auto"/>
        <w:left w:val="none" w:sz="0" w:space="0" w:color="auto"/>
        <w:bottom w:val="none" w:sz="0" w:space="0" w:color="auto"/>
        <w:right w:val="none" w:sz="0" w:space="0" w:color="auto"/>
      </w:divBdr>
      <w:divsChild>
        <w:div w:id="1248727716">
          <w:marLeft w:val="0"/>
          <w:marRight w:val="0"/>
          <w:marTop w:val="0"/>
          <w:marBottom w:val="0"/>
          <w:divBdr>
            <w:top w:val="none" w:sz="0" w:space="0" w:color="auto"/>
            <w:left w:val="none" w:sz="0" w:space="0" w:color="auto"/>
            <w:bottom w:val="none" w:sz="0" w:space="0" w:color="auto"/>
            <w:right w:val="none" w:sz="0" w:space="0" w:color="auto"/>
          </w:divBdr>
          <w:divsChild>
            <w:div w:id="1192260875">
              <w:marLeft w:val="0"/>
              <w:marRight w:val="0"/>
              <w:marTop w:val="0"/>
              <w:marBottom w:val="0"/>
              <w:divBdr>
                <w:top w:val="none" w:sz="0" w:space="0" w:color="auto"/>
                <w:left w:val="none" w:sz="0" w:space="0" w:color="auto"/>
                <w:bottom w:val="none" w:sz="0" w:space="0" w:color="auto"/>
                <w:right w:val="none" w:sz="0" w:space="0" w:color="auto"/>
              </w:divBdr>
              <w:divsChild>
                <w:div w:id="18579619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34144567">
      <w:bodyDiv w:val="1"/>
      <w:marLeft w:val="0"/>
      <w:marRight w:val="0"/>
      <w:marTop w:val="0"/>
      <w:marBottom w:val="0"/>
      <w:divBdr>
        <w:top w:val="none" w:sz="0" w:space="0" w:color="auto"/>
        <w:left w:val="none" w:sz="0" w:space="0" w:color="auto"/>
        <w:bottom w:val="none" w:sz="0" w:space="0" w:color="auto"/>
        <w:right w:val="none" w:sz="0" w:space="0" w:color="auto"/>
      </w:divBdr>
      <w:divsChild>
        <w:div w:id="1282221229">
          <w:marLeft w:val="0"/>
          <w:marRight w:val="0"/>
          <w:marTop w:val="0"/>
          <w:marBottom w:val="0"/>
          <w:divBdr>
            <w:top w:val="none" w:sz="0" w:space="0" w:color="auto"/>
            <w:left w:val="none" w:sz="0" w:space="0" w:color="auto"/>
            <w:bottom w:val="none" w:sz="0" w:space="0" w:color="auto"/>
            <w:right w:val="none" w:sz="0" w:space="0" w:color="auto"/>
          </w:divBdr>
          <w:divsChild>
            <w:div w:id="2811538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2895914">
      <w:bodyDiv w:val="1"/>
      <w:marLeft w:val="0"/>
      <w:marRight w:val="0"/>
      <w:marTop w:val="0"/>
      <w:marBottom w:val="0"/>
      <w:divBdr>
        <w:top w:val="none" w:sz="0" w:space="0" w:color="auto"/>
        <w:left w:val="none" w:sz="0" w:space="0" w:color="auto"/>
        <w:bottom w:val="none" w:sz="0" w:space="0" w:color="auto"/>
        <w:right w:val="none" w:sz="0" w:space="0" w:color="auto"/>
      </w:divBdr>
    </w:div>
    <w:div w:id="742605734">
      <w:bodyDiv w:val="1"/>
      <w:marLeft w:val="0"/>
      <w:marRight w:val="0"/>
      <w:marTop w:val="0"/>
      <w:marBottom w:val="0"/>
      <w:divBdr>
        <w:top w:val="none" w:sz="0" w:space="0" w:color="auto"/>
        <w:left w:val="none" w:sz="0" w:space="0" w:color="auto"/>
        <w:bottom w:val="none" w:sz="0" w:space="0" w:color="auto"/>
        <w:right w:val="none" w:sz="0" w:space="0" w:color="auto"/>
      </w:divBdr>
    </w:div>
    <w:div w:id="789907114">
      <w:bodyDiv w:val="1"/>
      <w:marLeft w:val="0"/>
      <w:marRight w:val="0"/>
      <w:marTop w:val="0"/>
      <w:marBottom w:val="0"/>
      <w:divBdr>
        <w:top w:val="none" w:sz="0" w:space="0" w:color="auto"/>
        <w:left w:val="none" w:sz="0" w:space="0" w:color="auto"/>
        <w:bottom w:val="none" w:sz="0" w:space="0" w:color="auto"/>
        <w:right w:val="none" w:sz="0" w:space="0" w:color="auto"/>
      </w:divBdr>
    </w:div>
    <w:div w:id="847864930">
      <w:bodyDiv w:val="1"/>
      <w:marLeft w:val="0"/>
      <w:marRight w:val="0"/>
      <w:marTop w:val="0"/>
      <w:marBottom w:val="0"/>
      <w:divBdr>
        <w:top w:val="none" w:sz="0" w:space="0" w:color="auto"/>
        <w:left w:val="none" w:sz="0" w:space="0" w:color="auto"/>
        <w:bottom w:val="none" w:sz="0" w:space="0" w:color="auto"/>
        <w:right w:val="none" w:sz="0" w:space="0" w:color="auto"/>
      </w:divBdr>
    </w:div>
    <w:div w:id="950820594">
      <w:bodyDiv w:val="1"/>
      <w:marLeft w:val="0"/>
      <w:marRight w:val="0"/>
      <w:marTop w:val="0"/>
      <w:marBottom w:val="0"/>
      <w:divBdr>
        <w:top w:val="none" w:sz="0" w:space="0" w:color="auto"/>
        <w:left w:val="none" w:sz="0" w:space="0" w:color="auto"/>
        <w:bottom w:val="none" w:sz="0" w:space="0" w:color="auto"/>
        <w:right w:val="none" w:sz="0" w:space="0" w:color="auto"/>
      </w:divBdr>
    </w:div>
    <w:div w:id="1054350528">
      <w:bodyDiv w:val="1"/>
      <w:marLeft w:val="0"/>
      <w:marRight w:val="0"/>
      <w:marTop w:val="0"/>
      <w:marBottom w:val="0"/>
      <w:divBdr>
        <w:top w:val="none" w:sz="0" w:space="0" w:color="auto"/>
        <w:left w:val="none" w:sz="0" w:space="0" w:color="auto"/>
        <w:bottom w:val="none" w:sz="0" w:space="0" w:color="auto"/>
        <w:right w:val="none" w:sz="0" w:space="0" w:color="auto"/>
      </w:divBdr>
      <w:divsChild>
        <w:div w:id="1044527126">
          <w:marLeft w:val="0"/>
          <w:marRight w:val="0"/>
          <w:marTop w:val="0"/>
          <w:marBottom w:val="0"/>
          <w:divBdr>
            <w:top w:val="none" w:sz="0" w:space="0" w:color="auto"/>
            <w:left w:val="none" w:sz="0" w:space="0" w:color="auto"/>
            <w:bottom w:val="none" w:sz="0" w:space="0" w:color="auto"/>
            <w:right w:val="none" w:sz="0" w:space="0" w:color="auto"/>
          </w:divBdr>
          <w:divsChild>
            <w:div w:id="11664318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6000130">
      <w:bodyDiv w:val="1"/>
      <w:marLeft w:val="0"/>
      <w:marRight w:val="0"/>
      <w:marTop w:val="0"/>
      <w:marBottom w:val="0"/>
      <w:divBdr>
        <w:top w:val="none" w:sz="0" w:space="0" w:color="auto"/>
        <w:left w:val="none" w:sz="0" w:space="0" w:color="auto"/>
        <w:bottom w:val="none" w:sz="0" w:space="0" w:color="auto"/>
        <w:right w:val="none" w:sz="0" w:space="0" w:color="auto"/>
      </w:divBdr>
    </w:div>
    <w:div w:id="1123888901">
      <w:bodyDiv w:val="1"/>
      <w:marLeft w:val="0"/>
      <w:marRight w:val="0"/>
      <w:marTop w:val="0"/>
      <w:marBottom w:val="0"/>
      <w:divBdr>
        <w:top w:val="none" w:sz="0" w:space="0" w:color="auto"/>
        <w:left w:val="none" w:sz="0" w:space="0" w:color="auto"/>
        <w:bottom w:val="none" w:sz="0" w:space="0" w:color="auto"/>
        <w:right w:val="none" w:sz="0" w:space="0" w:color="auto"/>
      </w:divBdr>
    </w:div>
    <w:div w:id="1220895413">
      <w:bodyDiv w:val="1"/>
      <w:marLeft w:val="0"/>
      <w:marRight w:val="0"/>
      <w:marTop w:val="0"/>
      <w:marBottom w:val="0"/>
      <w:divBdr>
        <w:top w:val="none" w:sz="0" w:space="0" w:color="auto"/>
        <w:left w:val="none" w:sz="0" w:space="0" w:color="auto"/>
        <w:bottom w:val="none" w:sz="0" w:space="0" w:color="auto"/>
        <w:right w:val="none" w:sz="0" w:space="0" w:color="auto"/>
      </w:divBdr>
    </w:div>
    <w:div w:id="1337417695">
      <w:bodyDiv w:val="1"/>
      <w:marLeft w:val="0"/>
      <w:marRight w:val="0"/>
      <w:marTop w:val="0"/>
      <w:marBottom w:val="0"/>
      <w:divBdr>
        <w:top w:val="none" w:sz="0" w:space="0" w:color="auto"/>
        <w:left w:val="none" w:sz="0" w:space="0" w:color="auto"/>
        <w:bottom w:val="none" w:sz="0" w:space="0" w:color="auto"/>
        <w:right w:val="none" w:sz="0" w:space="0" w:color="auto"/>
      </w:divBdr>
    </w:div>
    <w:div w:id="1538467720">
      <w:bodyDiv w:val="1"/>
      <w:marLeft w:val="0"/>
      <w:marRight w:val="0"/>
      <w:marTop w:val="0"/>
      <w:marBottom w:val="0"/>
      <w:divBdr>
        <w:top w:val="none" w:sz="0" w:space="0" w:color="auto"/>
        <w:left w:val="none" w:sz="0" w:space="0" w:color="auto"/>
        <w:bottom w:val="none" w:sz="0" w:space="0" w:color="auto"/>
        <w:right w:val="none" w:sz="0" w:space="0" w:color="auto"/>
      </w:divBdr>
    </w:div>
    <w:div w:id="1583562346">
      <w:bodyDiv w:val="1"/>
      <w:marLeft w:val="0"/>
      <w:marRight w:val="0"/>
      <w:marTop w:val="0"/>
      <w:marBottom w:val="0"/>
      <w:divBdr>
        <w:top w:val="none" w:sz="0" w:space="0" w:color="auto"/>
        <w:left w:val="none" w:sz="0" w:space="0" w:color="auto"/>
        <w:bottom w:val="none" w:sz="0" w:space="0" w:color="auto"/>
        <w:right w:val="none" w:sz="0" w:space="0" w:color="auto"/>
      </w:divBdr>
    </w:div>
    <w:div w:id="1642928271">
      <w:bodyDiv w:val="1"/>
      <w:marLeft w:val="0"/>
      <w:marRight w:val="0"/>
      <w:marTop w:val="0"/>
      <w:marBottom w:val="0"/>
      <w:divBdr>
        <w:top w:val="none" w:sz="0" w:space="0" w:color="auto"/>
        <w:left w:val="none" w:sz="0" w:space="0" w:color="auto"/>
        <w:bottom w:val="none" w:sz="0" w:space="0" w:color="auto"/>
        <w:right w:val="none" w:sz="0" w:space="0" w:color="auto"/>
      </w:divBdr>
    </w:div>
    <w:div w:id="1670719769">
      <w:bodyDiv w:val="1"/>
      <w:marLeft w:val="0"/>
      <w:marRight w:val="0"/>
      <w:marTop w:val="0"/>
      <w:marBottom w:val="0"/>
      <w:divBdr>
        <w:top w:val="none" w:sz="0" w:space="0" w:color="auto"/>
        <w:left w:val="none" w:sz="0" w:space="0" w:color="auto"/>
        <w:bottom w:val="none" w:sz="0" w:space="0" w:color="auto"/>
        <w:right w:val="none" w:sz="0" w:space="0" w:color="auto"/>
      </w:divBdr>
    </w:div>
    <w:div w:id="1713991498">
      <w:bodyDiv w:val="1"/>
      <w:marLeft w:val="0"/>
      <w:marRight w:val="0"/>
      <w:marTop w:val="0"/>
      <w:marBottom w:val="0"/>
      <w:divBdr>
        <w:top w:val="none" w:sz="0" w:space="0" w:color="auto"/>
        <w:left w:val="none" w:sz="0" w:space="0" w:color="auto"/>
        <w:bottom w:val="none" w:sz="0" w:space="0" w:color="auto"/>
        <w:right w:val="none" w:sz="0" w:space="0" w:color="auto"/>
      </w:divBdr>
    </w:div>
    <w:div w:id="1729844228">
      <w:bodyDiv w:val="1"/>
      <w:marLeft w:val="0"/>
      <w:marRight w:val="0"/>
      <w:marTop w:val="0"/>
      <w:marBottom w:val="0"/>
      <w:divBdr>
        <w:top w:val="none" w:sz="0" w:space="0" w:color="auto"/>
        <w:left w:val="none" w:sz="0" w:space="0" w:color="auto"/>
        <w:bottom w:val="none" w:sz="0" w:space="0" w:color="auto"/>
        <w:right w:val="none" w:sz="0" w:space="0" w:color="auto"/>
      </w:divBdr>
    </w:div>
    <w:div w:id="1737312283">
      <w:bodyDiv w:val="1"/>
      <w:marLeft w:val="0"/>
      <w:marRight w:val="0"/>
      <w:marTop w:val="0"/>
      <w:marBottom w:val="0"/>
      <w:divBdr>
        <w:top w:val="none" w:sz="0" w:space="0" w:color="auto"/>
        <w:left w:val="none" w:sz="0" w:space="0" w:color="auto"/>
        <w:bottom w:val="none" w:sz="0" w:space="0" w:color="auto"/>
        <w:right w:val="none" w:sz="0" w:space="0" w:color="auto"/>
      </w:divBdr>
    </w:div>
    <w:div w:id="1835103648">
      <w:bodyDiv w:val="1"/>
      <w:marLeft w:val="0"/>
      <w:marRight w:val="0"/>
      <w:marTop w:val="0"/>
      <w:marBottom w:val="0"/>
      <w:divBdr>
        <w:top w:val="none" w:sz="0" w:space="0" w:color="auto"/>
        <w:left w:val="none" w:sz="0" w:space="0" w:color="auto"/>
        <w:bottom w:val="none" w:sz="0" w:space="0" w:color="auto"/>
        <w:right w:val="none" w:sz="0" w:space="0" w:color="auto"/>
      </w:divBdr>
    </w:div>
    <w:div w:id="1927029918">
      <w:bodyDiv w:val="1"/>
      <w:marLeft w:val="0"/>
      <w:marRight w:val="0"/>
      <w:marTop w:val="0"/>
      <w:marBottom w:val="0"/>
      <w:divBdr>
        <w:top w:val="none" w:sz="0" w:space="0" w:color="auto"/>
        <w:left w:val="none" w:sz="0" w:space="0" w:color="auto"/>
        <w:bottom w:val="none" w:sz="0" w:space="0" w:color="auto"/>
        <w:right w:val="none" w:sz="0" w:space="0" w:color="auto"/>
      </w:divBdr>
    </w:div>
    <w:div w:id="1965456127">
      <w:bodyDiv w:val="1"/>
      <w:marLeft w:val="0"/>
      <w:marRight w:val="0"/>
      <w:marTop w:val="0"/>
      <w:marBottom w:val="0"/>
      <w:divBdr>
        <w:top w:val="none" w:sz="0" w:space="0" w:color="auto"/>
        <w:left w:val="none" w:sz="0" w:space="0" w:color="auto"/>
        <w:bottom w:val="none" w:sz="0" w:space="0" w:color="auto"/>
        <w:right w:val="none" w:sz="0" w:space="0" w:color="auto"/>
      </w:divBdr>
    </w:div>
    <w:div w:id="20047732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53B149C-8A5D-4C8F-AD44-E0BEE8B68BD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50</TotalTime>
  <Pages>10</Pages>
  <Words>15907</Words>
  <Characters>90674</Characters>
  <Application>Microsoft Office Word</Application>
  <DocSecurity>0</DocSecurity>
  <Lines>755</Lines>
  <Paragraphs>212</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1063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ayush Nepal</dc:creator>
  <cp:keywords/>
  <dc:description/>
  <cp:lastModifiedBy>Aayush Nepal</cp:lastModifiedBy>
  <cp:revision>140</cp:revision>
  <dcterms:created xsi:type="dcterms:W3CDTF">2024-09-26T09:55:00Z</dcterms:created>
  <dcterms:modified xsi:type="dcterms:W3CDTF">2024-12-21T07: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1"&gt;&lt;session id="ZUjKdjwj"/&gt;&lt;style id="http://www.zotero.org/styles/zmp-journal" locale="en-US" hasBibliography="1" bibliographyStyleHasBeenSet="1"/&gt;&lt;prefs&gt;&lt;pref name="fieldType" value="Field"/&gt;&lt;/prefs&gt;&lt;/data&gt;</vt:lpwstr>
  </property>
</Properties>
</file>